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654C" w:rsidRDefault="0052654C" w:rsidP="0052654C">
      <w:pPr>
        <w:spacing w:line="400" w:lineRule="exact"/>
        <w:jc w:val="left"/>
        <w:rPr>
          <w:rFonts w:ascii="Times New Roman" w:hAnsi="Times New Roman" w:cs="Times New Roman"/>
          <w:sz w:val="24"/>
          <w:szCs w:val="24"/>
        </w:rPr>
      </w:pPr>
      <w:r w:rsidRPr="00944B4D">
        <w:rPr>
          <w:rFonts w:ascii="Times New Roman" w:hAnsi="Times New Roman" w:cs="Times New Roman"/>
          <w:sz w:val="24"/>
          <w:szCs w:val="24"/>
        </w:rPr>
        <w:t>Table</w:t>
      </w:r>
      <w:r>
        <w:rPr>
          <w:rFonts w:ascii="Times New Roman" w:hAnsi="Times New Roman" w:cs="Times New Roman"/>
          <w:sz w:val="24"/>
          <w:szCs w:val="24"/>
        </w:rPr>
        <w:t xml:space="preserve"> S8.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tails of LSU sequences of fungal clones recovered by CI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thod</w:t>
      </w:r>
    </w:p>
    <w:p w:rsidR="0052654C" w:rsidRPr="00944B4D" w:rsidRDefault="0052654C" w:rsidP="0052654C">
      <w:pPr>
        <w:spacing w:line="400" w:lineRule="exact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Style w:val="1"/>
        <w:tblW w:w="5000" w:type="pct"/>
        <w:tblLayout w:type="fixed"/>
        <w:tblLook w:val="04A0" w:firstRow="1" w:lastRow="0" w:firstColumn="1" w:lastColumn="0" w:noHBand="0" w:noVBand="1"/>
      </w:tblPr>
      <w:tblGrid>
        <w:gridCol w:w="739"/>
        <w:gridCol w:w="983"/>
        <w:gridCol w:w="1439"/>
        <w:gridCol w:w="3587"/>
        <w:gridCol w:w="1634"/>
        <w:gridCol w:w="422"/>
        <w:gridCol w:w="1223"/>
        <w:gridCol w:w="1299"/>
        <w:gridCol w:w="1850"/>
      </w:tblGrid>
      <w:tr w:rsidR="0052654C" w:rsidRPr="0043470F" w:rsidTr="00967E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43470F" w:rsidRDefault="0052654C" w:rsidP="00967E65">
            <w:pPr>
              <w:spacing w:line="4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Sum(%)</w:t>
            </w:r>
            <w:r>
              <w:rPr>
                <w:rFonts w:ascii="Times New Roman" w:hAnsi="Times New Roman" w:cs="Times New Roman" w:hint="eastAsia"/>
                <w:sz w:val="24"/>
                <w:szCs w:val="24"/>
                <w:u w:val="single"/>
                <w:vertAlign w:val="superscript"/>
              </w:rPr>
              <w:t>a</w:t>
            </w:r>
          </w:p>
        </w:tc>
        <w:tc>
          <w:tcPr>
            <w:tcW w:w="373" w:type="pct"/>
          </w:tcPr>
          <w:p w:rsidR="0052654C" w:rsidRPr="0043470F" w:rsidRDefault="0052654C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Pr="00E90EE7">
              <w:rPr>
                <w:rFonts w:ascii="Times New Roman" w:hAnsi="Times New Roman" w:cs="Times New Roman"/>
                <w:sz w:val="24"/>
                <w:szCs w:val="24"/>
                <w:u w:val="single"/>
                <w:vertAlign w:val="superscript"/>
              </w:rPr>
              <w:t>b</w:t>
            </w:r>
          </w:p>
        </w:tc>
        <w:tc>
          <w:tcPr>
            <w:tcW w:w="546" w:type="pct"/>
          </w:tcPr>
          <w:p w:rsidR="0052654C" w:rsidRPr="0043470F" w:rsidRDefault="0052654C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Accession no.</w:t>
            </w:r>
          </w:p>
        </w:tc>
        <w:tc>
          <w:tcPr>
            <w:tcW w:w="3098" w:type="pct"/>
            <w:gridSpan w:val="5"/>
            <w:tcBorders>
              <w:bottom w:val="single" w:sz="4" w:space="0" w:color="auto"/>
            </w:tcBorders>
          </w:tcPr>
          <w:p w:rsidR="0052654C" w:rsidRPr="0043470F" w:rsidRDefault="0052654C" w:rsidP="00967E65">
            <w:pPr>
              <w:spacing w:line="400" w:lineRule="exact"/>
              <w:ind w:firstLineChars="784" w:firstLine="188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en-US"/>
              </w:rPr>
              <mc:AlternateContent>
                <mc:Choice Requires="wps">
                  <w:drawing>
                    <wp:anchor distT="4294967294" distB="4294967294" distL="114300" distR="114300" simplePos="0" relativeHeight="251659264" behindDoc="0" locked="0" layoutInCell="1" allowOverlap="1" wp14:anchorId="73604044" wp14:editId="4E8E5FD2">
                      <wp:simplePos x="0" y="0"/>
                      <wp:positionH relativeFrom="column">
                        <wp:posOffset>-29845</wp:posOffset>
                      </wp:positionH>
                      <wp:positionV relativeFrom="paragraph">
                        <wp:posOffset>241935</wp:posOffset>
                      </wp:positionV>
                      <wp:extent cx="4597400" cy="8255"/>
                      <wp:effectExtent l="0" t="0" r="25400" b="42545"/>
                      <wp:wrapNone/>
                      <wp:docPr id="7" name="AutoShape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4597400" cy="825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8BA5ADD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3" o:spid="_x0000_s1026" type="#_x0000_t32" style="position:absolute;margin-left:-2.35pt;margin-top:19.05pt;width:362pt;height:.65pt;flip:y;z-index:25165926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"/>
                  </w:pict>
                </mc:Fallback>
              </mc:AlternateConten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Best BLAST hit</w:t>
            </w:r>
          </w:p>
          <w:p w:rsidR="0052654C" w:rsidRPr="0043470F" w:rsidRDefault="0052654C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Taxon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                              </w:t>
            </w: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 xml:space="preserve">Phylum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</w:t>
            </w: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Score</w:t>
            </w:r>
            <w:r w:rsidRPr="000A4CF1">
              <w:rPr>
                <w:rFonts w:ascii="Times New Roman" w:hAnsi="Times New Roman" w:cs="Times New Roman" w:hint="eastAsia"/>
                <w:sz w:val="24"/>
                <w:szCs w:val="24"/>
                <w:u w:val="single"/>
                <w:vertAlign w:val="superscript"/>
              </w:rPr>
              <w:t>c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 Acc.</w:t>
            </w: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 xml:space="preserve"> no.</w:t>
            </w:r>
            <w:r w:rsidRPr="000A4CF1">
              <w:rPr>
                <w:rFonts w:ascii="Times New Roman" w:hAnsi="Times New Roman" w:cs="Times New Roman" w:hint="eastAsia"/>
                <w:sz w:val="24"/>
                <w:szCs w:val="24"/>
                <w:u w:val="single"/>
                <w:vertAlign w:val="superscript"/>
              </w:rPr>
              <w:t>d</w:t>
            </w:r>
            <w:r w:rsidRPr="0043470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</w:p>
        </w:tc>
        <w:tc>
          <w:tcPr>
            <w:tcW w:w="702" w:type="pct"/>
            <w:tcBorders>
              <w:bottom w:val="single" w:sz="4" w:space="0" w:color="auto"/>
            </w:tcBorders>
          </w:tcPr>
          <w:p w:rsidR="0052654C" w:rsidRPr="00B177F9" w:rsidRDefault="0052654C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%</w:t>
            </w:r>
            <w:r w:rsidRPr="0043470F">
              <w:rPr>
                <w:rFonts w:ascii="Times New Roman" w:hAnsi="Times New Roman" w:cs="Times New Roman"/>
                <w:sz w:val="24"/>
                <w:szCs w:val="24"/>
              </w:rPr>
              <w:t>Similiarity</w:t>
            </w:r>
            <w:r w:rsidRPr="0024677C">
              <w:rPr>
                <w:rFonts w:ascii="Times New Roman" w:hAnsi="Times New Roman" w:cs="Times New Roman" w:hint="eastAsia"/>
                <w:sz w:val="24"/>
                <w:szCs w:val="24"/>
                <w:u w:val="single"/>
                <w:vertAlign w:val="superscript"/>
              </w:rPr>
              <w:t>e</w:t>
            </w:r>
          </w:p>
          <w:p w:rsidR="0052654C" w:rsidRPr="0043470F" w:rsidRDefault="0052654C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3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4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6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5" w:tgtFrame="lnkSYB7667C01R" w:tooltip="Show report for KF212338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KF21233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1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201EB3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JN939493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3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92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 xml:space="preserve"> 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24</w:t>
            </w:r>
          </w:p>
        </w:tc>
        <w:tc>
          <w:tcPr>
            <w:tcW w:w="493" w:type="pct"/>
          </w:tcPr>
          <w:tbl>
            <w:tblPr>
              <w:tblW w:w="1213" w:type="dxa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193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20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193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" w:tgtFrame="lnkSY76YHYF015" w:tooltip="Show report for KF565789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578</w:t>
                    </w:r>
                  </w:hyperlink>
                  <w:r w:rsidRPr="00201EB3"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  <w:t>9</w:t>
                  </w:r>
                </w:p>
              </w:tc>
            </w:tr>
          </w:tbl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3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3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8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7" w:tgtFrame="lnkSY8RVEX3014" w:tooltip="Show report for KF566345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KF56634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3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9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76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76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8" w:tgtFrame="lnkSY8VGAX8014" w:tooltip="Show report for EU51699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51699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2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9" w:tgtFrame="lnkSY97CAXV01R" w:tooltip="Show report for KF565913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KF56591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0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5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hyalin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7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0" w:tgtFrame="lnkSYAJN4SD01R" w:tooltip="Show report for JN940868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JN94086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1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8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0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1" w:tgtFrame="lnkSYAPGJY101R" w:tooltip="Show report for KF566652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KF56665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2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6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M. </w:t>
            </w:r>
            <w:hyperlink r:id="rId12" w:anchor="alnHdr_223929953" w:tooltip="Go to alignment for Mortierella exigua voucher MT153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 xml:space="preserve">exigua voucher 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4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3" w:tgtFrame="lnkSYAVNU1W01R" w:tooltip="Show report for FJ161943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61943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4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7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hyperlink r:id="rId14" w:anchor="alnHdr_408354674" w:tooltip="Go to alignment for Uncultured Trichosporon clone HCA_D03-27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Uncultured Trichosporon clon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98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5" w:tgtFrame="lnkSYB1PWEA01R" w:tooltip="Show report for JN939493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2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7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6" w:tgtFrame="lnkSYBDHSU901R" w:tooltip="Show report for KF565528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KF56552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4-1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8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3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7" w:tgtFrame="lnkSYBHSTJ901R" w:tooltip="Show report for JN939493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4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uehomyces pullulan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8" w:tgtFrame="lnkSYBN0PAE01R" w:tooltip="Show report for GQ202976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GQ20297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0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4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Hypochniciellum molle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19" w:tgtFrame="lnkSYBSKMW601R" w:tooltip="Show report for GU187667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GU18766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0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hyperlink r:id="rId20" w:tgtFrame="lnkSYBVVKK901R" w:tooltip="Show report for JX976166.1" w:history="1">
              <w:r w:rsidRPr="00201EB3">
                <w:rPr>
                  <w:rFonts w:ascii="Times New Roman" w:eastAsiaTheme="minorEastAsia" w:hAnsi="Times New Roman" w:cs="Times New Roman"/>
                  <w:kern w:val="2"/>
                  <w:lang w:eastAsia="zh-CN"/>
                </w:rPr>
                <w:t>JX97616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3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2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8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1" w:tgtFrame="lnkSYBYNWGU01R" w:tooltip="Show report for HQ66742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Q66742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4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79</w:t>
            </w:r>
          </w:p>
        </w:tc>
        <w:tc>
          <w:tcPr>
            <w:tcW w:w="493" w:type="pct"/>
            <w:vAlign w:val="center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2" w:tgtFrame="lnkSYC3676101R" w:tooltip="Show report for JN93949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0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0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Doratomyces stemoniti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3</w:t>
            </w:r>
          </w:p>
        </w:tc>
        <w:tc>
          <w:tcPr>
            <w:tcW w:w="493" w:type="pct"/>
            <w:vAlign w:val="center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3" w:tgtFrame="lnkSYC73X2K01R" w:tooltip="Show report for DQ83690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DQ83690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1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4" w:tgtFrame="lnkSYCAYHFG01R" w:tooltip="Show report for KF56604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04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  <w:vAlign w:val="bottom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2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3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25" w:anchor="alnHdr_85002494" w:tooltip="Go to alignment for Uncultured Basidiomycota clone 080a_12 KBS-LTER large subunit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Basidiomycota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4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26" w:tgtFrame="lnkSYCDXBUG01R" w:tooltip="Show report for DQ34180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34180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  <w:vAlign w:val="bottom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2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6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2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7" w:tgtFrame="lnkSYCHNHHS01R" w:tooltip="Show report for JN94086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4086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4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8" w:tgtFrame="lnkSYCNSETZ01R" w:tooltip="Show report for KC01841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1841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4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8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9" w:tgtFrame="lnkSYCSNPW501R" w:tooltip="Show report for KC01840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1840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2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1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30" w:tgtFrame="lnkSYCVJN2R01R" w:tooltip="Show report for FJ16193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6193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2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9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oprinellus micace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1" w:tgtFrame="lnkSYE4VRKW01R" w:tooltip="Show report for AY207182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20718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0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0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32" w:anchor="alnHdr_209402438" w:tooltip="Go to alignment for Mortierella indohii strain FSU830 28S large subunit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Mortierella indohii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4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3" w:tgtFrame="lnkSYED6Y3D01R" w:tooltip="Show report for EU73631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73631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2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9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polycepha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9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4" w:tgtFrame="lnkSYEJ03TD01R" w:tooltip="Show report for KC01829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1829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3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9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5" w:tgtFrame="lnkSYENT3XE01R" w:tooltip="Show report for JN93949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1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0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middelhoven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6" w:tgtFrame="lnkSYESDJGT01R" w:tooltip="Show report for AB18019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18019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3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Fusar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8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37" w:tgtFrame="lnkSYEW32G101R" w:tooltip="Show report for EU8600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8600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3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7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gams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3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38" w:tgtFrame="lnkSYEZEPGD01R" w:tooltip="Show report for HQ66738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Q66738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1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5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tabs>
                <w:tab w:val="left" w:pos="900"/>
              </w:tabs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polycepha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1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9" w:tgtFrame="lnkSYF343TC01R" w:tooltip="Show report for JN93914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14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2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1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1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0" w:tgtFrame="lnkSYF69UMV01R" w:tooltip="Show report for KC96549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96549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4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2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2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1" w:tgtFrame="lnkSYFA0SDB01R" w:tooltip="Show report for KJ15029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J15029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0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42" w:anchor="alnHdr_407196929" w:tooltip="Go to alignment for Gyromitus environmental sample clone HCA_D08-12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Gyromitus sp.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1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01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01" w:type="dxa"/>
                  <w:vAlign w:val="center"/>
                  <w:hideMark/>
                </w:tcPr>
                <w:tbl>
                  <w:tblPr>
                    <w:tblW w:w="0" w:type="auto"/>
                    <w:tblCellSpacing w:w="0" w:type="dxa"/>
                    <w:tblLayout w:type="fixed"/>
                    <w:tblCellMar>
                      <w:left w:w="0" w:type="dxa"/>
                      <w:right w:w="0" w:type="dxa"/>
                    </w:tblCellMar>
                    <w:tblLook w:val="04A0" w:firstRow="1" w:lastRow="0" w:firstColumn="1" w:lastColumn="0" w:noHBand="0" w:noVBand="1"/>
                  </w:tblPr>
                  <w:tblGrid>
                    <w:gridCol w:w="20"/>
                    <w:gridCol w:w="1001"/>
                  </w:tblGrid>
                  <w:tr w:rsidR="0052654C" w:rsidRPr="00201EB3" w:rsidTr="00967E65">
                    <w:trPr>
                      <w:tblCellSpacing w:w="0" w:type="dxa"/>
                    </w:trPr>
                    <w:tc>
                      <w:tcPr>
                        <w:tcW w:w="6" w:type="dxa"/>
                        <w:vAlign w:val="center"/>
                        <w:hideMark/>
                      </w:tcPr>
                      <w:p w:rsidR="0052654C" w:rsidRPr="00201EB3" w:rsidRDefault="0052654C" w:rsidP="00967E65">
                        <w:pPr>
                          <w:widowControl/>
                          <w:spacing w:line="400" w:lineRule="exact"/>
                          <w:jc w:val="left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</w:p>
                    </w:tc>
                    <w:tc>
                      <w:tcPr>
                        <w:tcW w:w="1001" w:type="dxa"/>
                        <w:vAlign w:val="center"/>
                        <w:hideMark/>
                      </w:tcPr>
                      <w:p w:rsidR="0052654C" w:rsidRPr="00201EB3" w:rsidRDefault="0052654C" w:rsidP="00967E65">
                        <w:pPr>
                          <w:spacing w:line="400" w:lineRule="exact"/>
                          <w:jc w:val="left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hyperlink r:id="rId43" w:tgtFrame="lnkSYFDE7HV01R" w:tooltip="Show report for EF681955.1" w:history="1">
                          <w:r w:rsidRPr="00201EB3">
                            <w:rPr>
                              <w:rFonts w:ascii="Times New Roman" w:hAnsi="Times New Roman" w:cs="Times New Roman"/>
                              <w:color w:val="000000" w:themeColor="text1" w:themeShade="BF"/>
                              <w:sz w:val="20"/>
                              <w:szCs w:val="20"/>
                            </w:rPr>
                            <w:t>EF681955</w:t>
                          </w:r>
                        </w:hyperlink>
                      </w:p>
                    </w:tc>
                  </w:tr>
                </w:tbl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93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Pluteu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34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10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107" w:type="dxa"/>
                  <w:vAlign w:val="center"/>
                  <w:hideMark/>
                </w:tcPr>
                <w:p w:rsidR="0052654C" w:rsidRPr="00201EB3" w:rsidRDefault="0052654C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44" w:tgtFrame="lnkSYFKEMGJ01R" w:tooltip="Show report for HM56224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M56224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3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92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45" w:tgtFrame="lnkSYFP7BJT01R" w:tooltip="Show report for JX04324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04324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3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0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9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6" w:tgtFrame="lnkSYFUB4GV01R" w:tooltip="Show report for EU48995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48995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2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47" w:tgtFrame="lnkSYFYT92701R" w:tooltip="Show report for EU489955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489955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8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7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48" w:tgtFrame="lnkSYHWKGNH01R" w:tooltip="Show report for GU37639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GU37639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3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1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ymnasc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6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49" w:tgtFrame="lnkSYMRVJTB01R" w:tooltip="Show report for KC00916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00916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1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8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50" w:tgtFrame="lnkSYMVG6Y101R" w:tooltip="Show report for DQ90100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90100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3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9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1" w:tgtFrame="lnkSYMYVHNA01R" w:tooltip="Show report for JQ311729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311729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3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eomyces destructan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52" w:tgtFrame="lnkSYN233S501R" w:tooltip="Show report for KF2123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2123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2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aunachytr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Chytr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3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01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01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53" w:tgtFrame="lnkSYN5ZPWN01R" w:tooltip="Show report for EF432822.2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F43282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1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54" w:anchor="alnHdr_257412776" w:tooltip="Go to alignment for Chytridiales sp. AF021 18S ribosomal RNA gene, partial sequence; internal transcribed spacer 1, 5.8S ribosomal RNA gene, and internal transcribed spacer 2, complete sequence; and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Chytridiales sp.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Chytr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7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01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01" w:type="dxa"/>
                  <w:vAlign w:val="center"/>
                  <w:hideMark/>
                </w:tcPr>
                <w:tbl>
                  <w:tblPr>
                    <w:tblW w:w="0" w:type="auto"/>
                    <w:tblCellSpacing w:w="0" w:type="dxa"/>
                    <w:tblLayout w:type="fixed"/>
                    <w:tblCellMar>
                      <w:left w:w="0" w:type="dxa"/>
                      <w:right w:w="0" w:type="dxa"/>
                    </w:tblCellMar>
                    <w:tblLook w:val="04A0" w:firstRow="1" w:lastRow="0" w:firstColumn="1" w:lastColumn="0" w:noHBand="0" w:noVBand="1"/>
                  </w:tblPr>
                  <w:tblGrid>
                    <w:gridCol w:w="20"/>
                    <w:gridCol w:w="1001"/>
                  </w:tblGrid>
                  <w:tr w:rsidR="0052654C" w:rsidRPr="00201EB3" w:rsidTr="00967E65">
                    <w:trPr>
                      <w:tblCellSpacing w:w="0" w:type="dxa"/>
                    </w:trPr>
                    <w:tc>
                      <w:tcPr>
                        <w:tcW w:w="6" w:type="dxa"/>
                        <w:vAlign w:val="center"/>
                        <w:hideMark/>
                      </w:tcPr>
                      <w:p w:rsidR="0052654C" w:rsidRPr="00201EB3" w:rsidRDefault="0052654C" w:rsidP="00967E65">
                        <w:pPr>
                          <w:widowControl/>
                          <w:jc w:val="left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</w:p>
                    </w:tc>
                    <w:tc>
                      <w:tcPr>
                        <w:tcW w:w="1001" w:type="dxa"/>
                        <w:vAlign w:val="center"/>
                        <w:hideMark/>
                      </w:tcPr>
                      <w:p w:rsidR="0052654C" w:rsidRPr="00201EB3" w:rsidRDefault="0052654C" w:rsidP="00967E65">
                        <w:pPr>
                          <w:jc w:val="left"/>
                          <w:rPr>
                            <w:rFonts w:ascii="Times New Roman" w:hAnsi="Times New Roman" w:cs="Times New Roman"/>
                            <w:sz w:val="20"/>
                            <w:szCs w:val="20"/>
                          </w:rPr>
                        </w:pPr>
                        <w:hyperlink r:id="rId55" w:tgtFrame="lnkSYN9JSXF01R" w:tooltip="Show report for EF443139.1" w:history="1">
                          <w:r w:rsidRPr="00201EB3">
                            <w:rPr>
                              <w:rFonts w:ascii="Times New Roman" w:hAnsi="Times New Roman" w:cs="Times New Roman"/>
                              <w:color w:val="000000" w:themeColor="text1" w:themeShade="BF"/>
                              <w:sz w:val="20"/>
                              <w:szCs w:val="20"/>
                            </w:rPr>
                            <w:t>EF443139</w:t>
                          </w:r>
                        </w:hyperlink>
                      </w:p>
                    </w:tc>
                  </w:tr>
                </w:tbl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2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92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Saccharomyces cerevisiae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6" w:tgtFrame="lnkSYNF9C4M01R" w:tooltip="Show report for KJ50673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J50673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0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8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rthrographi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4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7" w:tgtFrame="lnkSYNJ1V1K01R" w:tooltip="Show report for AB11654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11654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1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5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cremon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49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58" w:tgtFrame="lnkSYNP55WH01R" w:tooltip="Show report for KJ19411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J19411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3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90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7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59" w:tgtFrame="lnkSYNT6FBP01R" w:tooltip="Show report for JX89866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89866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1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1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2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0" w:tgtFrame="lnkSYNX98N301R" w:tooltip="Show report for DQ90098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90098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2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61" w:tgtFrame="lnkSYPC9BHN01R" w:tooltip="Show report for JQ3108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Q3108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2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indoh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31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2" w:tgtFrame="lnkSYPE8NKR01R" w:tooltip="Show report for EU68896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68896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3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6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3" w:tgtFrame="lnkSYPHHADA01R" w:tooltip="Show report for KF56648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48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3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3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4" w:tgtFrame="lnkSYPM2WUK01R" w:tooltip="Show report for JQ31105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31105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3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indoh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8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5" w:tgtFrame="lnkSYPWWSB201R" w:tooltip="Show report for KC01841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1841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2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3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Zygoascu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9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6" w:tgtFrame="lnkSYR241JH01R" w:tooltip="Show report for HM03607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M03607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4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7" w:tgtFrame="lnkSYR6556K01R" w:tooltip="Show report for KC96560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96560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2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9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8" w:tgtFrame="lnkSYRWFG5H01R" w:tooltip="Show report for JQ31152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31152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4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1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69" w:tgtFrame="lnkSYRZ5R7601R" w:tooltip="Show report for JX534845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534845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2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2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ichi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8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10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10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70" w:tgtFrame="lnkSYWFT94Z01R" w:tooltip="Show report for HM03607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M03607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3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1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orrubiella wallace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1" w:tgtFrame="lnkSYWXSUPC01R" w:tooltip="Show report for AY18496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18496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3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4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2" w:tgtFrame="lnkSYS298Z401R" w:tooltip="Show report for KF56586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586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2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9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201EB3">
                    <w:rPr>
                      <w:rFonts w:ascii="Times New Roman" w:hAnsi="Times New Roman" w:cs="Times New Roman"/>
                      <w:sz w:val="20"/>
                      <w:szCs w:val="20"/>
                    </w:rPr>
                    <w:t>JX545259</w:t>
                  </w:r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2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6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enicill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3" w:tgtFrame="lnkSYX1R3JV01R" w:tooltip="Show report for KF88092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88092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2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6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Neogymnomyces sp.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6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4" w:tgtFrame="lnkSYX65D8S01R" w:tooltip="Show report for AY17671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17671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3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6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cremonium chartico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75" w:tgtFrame="lnkSYX88ZH401R" w:tooltip="Show report for HQ232015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Q232015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7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rysosporium sulfureum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6" w:tgtFrame="lnkSYXBFYSC01R" w:tooltip="Show report for KC98973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98973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0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77" w:tgtFrame="lnkSYVY7RW101R" w:tooltip="Show report for EU86172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86172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4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69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8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8" w:tgtFrame="lnkSYW6JJCF01R" w:tooltip="Show report for EU86172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86172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3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3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9" w:tgtFrame="lnkSYWATY2D01R" w:tooltip="Show report for JQ31162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31162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3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7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Doratomyce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7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80" w:tgtFrame="lnkSYXCWVGT01R" w:tooltip="Show report for DQ83690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83690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80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Fusar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3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81" w:tgtFrame="lnkSYXH1FAF01R" w:tooltip="Show report for EU8600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8600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JX53477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82" w:anchor="alnHdr_294959350" w:tooltip="Go to alignment for Geomyces pannorum isolate UAMH1568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 xml:space="preserve">Geomyces pannorum 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83" w:tgtFrame="lnkSYXPNZGG01R" w:tooltip="Show report for GU95169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U95169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7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eomyces destructan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84" w:tgtFrame="lnkSYXUKW9801R" w:tooltip="Show report for KC17132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17132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0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85" w:anchor="alnHdr_563257367" w:tooltip="Go to alignment for Chrysosporium merdarium strain CBS 388.68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Chrysosporium merdarium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86" w:tgtFrame="lnkSYXZ8W5501R" w:tooltip="Show report for KC98972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98972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1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mauroascu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6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87" w:tgtFrame="lnkSYY4KW8901R" w:tooltip="Show report for AB07532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07532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5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9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eomyces pannorum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3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88" w:tgtFrame="lnkSYY8AHAN01R" w:tooltip="Show report for GU95169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U95169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3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7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ercophora spars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89" w:tgtFrame="lnkSYYB88S601R" w:tooltip="Show report for AY58793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58793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6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Oidiodend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9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90" w:tgtFrame="lnkSYYEGSXT01R" w:tooltip="Show report for AB04070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04070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0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Mortierella sp. clone 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7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91" w:tgtFrame="lnkSYYJSUJ301R" w:tooltip="Show report for KC018389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18389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1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3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Leuconeurospo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39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92" w:tgtFrame="lnkSYYP60BF01R" w:tooltip="Show report for AF096193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F096193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2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5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Oidiodend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3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93" w:tgtFrame="lnkSYYT90Y901R" w:tooltip="Show report for AB04070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B04070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3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6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cremon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94" w:tgtFrame="lnkSYYXZ7MH01R" w:tooltip="Show report for HQ23198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Q23198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1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8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95" w:anchor="alnHdr_345540032" w:tooltip="Go to alignment for Calycellina populina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Calycellina populina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96" w:tgtFrame="lnkSYZ1TJG601R" w:tooltip="Show report for JN086693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N086693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1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5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97" w:anchor="alnHdr_408354775" w:tooltip="Go to alignment for Uncultured Cephalotheca clone BME_D07-30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Uncultured Cephalotheca sp.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1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98" w:tgtFrame="lnkSYZ7E04601R" w:tooltip="Show report for FJ80868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FJ80868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2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5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99" w:anchor="alnHdr_258640202" w:tooltip="Go to alignment for Cephalotheca sulfurea strain AGH07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Cephalotheca sulfurea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00" w:tgtFrame="lnkSYZB9AY801R" w:tooltip="Show report for FJ80868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FJ80868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1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5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101" w:anchor="alnHdr_258640202" w:tooltip="Go to alignment for Cephalotheca sulfurea strain AGH07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Cephalotheca sulfurea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02" w:tgtFrame="lnkSYZEP6JJ01R" w:tooltip="Show report for KC31146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31146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3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7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103" w:anchor="alnHdr_408354775" w:tooltip="Go to alignment for Uncultured Cephalotheca clone BME_D07-30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Uncultured Cephalotheca sp.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04" w:tgtFrame="lnkSYZH9Z8001R" w:tooltip="Show report for FJ80868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FJ80868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0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Doratomyce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05" w:tgtFrame="lnkSYZT6WU601R" w:tooltip="Show report for KC00928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00928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1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1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ala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2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06" w:tgtFrame="lnkSYZW76UY01R" w:tooltip="Show report for FJ1762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762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7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Doratomyce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6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07" w:tgtFrame="lnkSYZZGH9901R" w:tooltip="Show report for AB47058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47058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3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0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ala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74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08" w:tgtFrame="lnkSZ02S72Z01R" w:tooltip="Show report for FJ17625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FJ17625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0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2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nisomerid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9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09" w:tgtFrame="lnkSZ05V9W701R" w:tooltip="Show report for DQ78290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78290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7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rthrobotrys superb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10" w:tgtFrame="lnkSZ0B2EMV01R" w:tooltip="Show report for EF44598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F44598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3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4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ala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11" w:tgtFrame="lnkSZ0ERR1R01R" w:tooltip="Show report for FJ1762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762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2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3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ala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89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12" w:tgtFrame="lnkSZ0J7WXB01R" w:tooltip="Show report for FJ17625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7625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1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Kotlabae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13" w:tgtFrame="lnkSZ0UDAZE014" w:tooltip="Show report for DQ22035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22035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2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9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osmospora viliuscu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14" w:tgtFrame="lnkSZ0Y4ZMY01R" w:tooltip="Show report for KC291785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291785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0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115" w:anchor="alnHdr_336180917" w:tooltip="Go to alignment for Acremonium aff. curvulum CBS 100551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Acremonium aff. curvulum</w:t>
              </w:r>
              <w:r w:rsidRPr="00201EB3">
                <w:rPr>
                  <w:rStyle w:val="Hyperlink"/>
                  <w:rFonts w:ascii="Times New Roman" w:hAnsi="Times New Roman" w:cs="Times New Roman"/>
                  <w:sz w:val="20"/>
                  <w:szCs w:val="20"/>
                </w:rPr>
                <w:t xml:space="preserve"> 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16" w:tgtFrame="lnkSZ1269BM01R" w:tooltip="Show report for HQ23203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Q23203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4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8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Kotlabae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17" w:tgtFrame="lnkSZ16BJRS01R" w:tooltip="Show report for DQ22035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DQ22035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3-1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6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Heydenia alpin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18" w:tgtFrame="lnkSZ19VE6K01R" w:tooltip="Show report for HQ59652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Q59652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3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ephalothec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5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19" w:tgtFrame="lnkSZ418BMS01R" w:tooltip="Show report for KC31146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31146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Glomer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37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20" w:tgtFrame="lnkSZ47150R01R" w:tooltip="Show report for KF566643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6643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1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14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1" w:tgtFrame="lnkSZ4CF8FH01R" w:tooltip="Show report for JX06794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X06794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3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7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2" w:tgtFrame="lnkSZ4HC7RC01R" w:tooltip="Show report for KF65108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65108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1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3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3" w:tgtFrame="lnkSZ4PD7WB01R" w:tooltip="Show report for KF56820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820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1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Glomer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1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24" w:tgtFrame="lnkSZ4UGVKT01R" w:tooltip="Show report for JN04954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N04954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2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16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5" w:tgtFrame="lnkSZ4XN78N01R" w:tooltip="Show report for JN93949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Chytr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8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6" w:tgtFrame="lnkSZ51RH1201R" w:tooltip="Show report for EU37917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37917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2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39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7" w:tgtFrame="lnkSZ568K7M01R" w:tooltip="Show report for KF568432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843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icroascu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1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8" w:tgtFrame="lnkSZ5B2R8Y01R" w:tooltip="Show report for KC00928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00928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8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5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9" w:tgtFrame="lnkSZ5D7JD601R" w:tooltip="Show report for GU92860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U92860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9-1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8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0" w:tgtFrame="lnkSZ5GD53J01R" w:tooltip="Show report for KF738159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738159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0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3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31" w:tgtFrame="lnkSZ5N5RJB01R" w:tooltip="Show report for GQ14468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GQ14468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1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5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9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2" w:tgtFrame="lnkT0V94ERA01R" w:tooltip="Show report for AY752989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752989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1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8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3" w:tgtFrame="lnkT0VFNBGA01R" w:tooltip="Show report for KC17633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17633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2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34" w:tgtFrame="lnkT0VJUD2B01R" w:tooltip="Show report for KF75051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75051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38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35" w:tgtFrame="lnkT0VT3NR601R" w:tooltip="Show report for KF56843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843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1-3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36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36" w:tgtFrame="lnkT0VYY94D01R" w:tooltip="Show report for KF567069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7069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7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7" w:anchor="alnHdr_403390190" w:tooltip="Go to alignment for Glomeromycota sp. OTU21 DJMC-2012 isolate spore 0_13_2 28S ribosomal RNA gene, partial sequence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lomeromycota</w:t>
              </w:r>
            </w:hyperlink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1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8" w:tgtFrame="lnkT0W2ENB001R" w:tooltip="Show report for JN93744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744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12-3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7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8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39" w:tgtFrame="lnkT0W5MVV101R" w:tooltip="Show report for KF56709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709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2-4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alcarisporiell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0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40" w:tgtFrame="lnkT0WB7HXV01R" w:tooltip="Show report for AB61774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B61774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1-3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3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41" w:tgtFrame="lnkT0VJUD2B01R" w:tooltip="Show report for KF75051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75051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6-3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0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42" w:tgtFrame="lnkT0WNAD4V01R" w:tooltip="Show report for AB61774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B61774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sz w:val="20"/>
                <w:szCs w:val="20"/>
              </w:rPr>
              <w:t>D07-2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39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43" w:tgtFrame="lnkT0WSKYGV01R" w:tooltip="Show report for KF568432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843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6-1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144" w:anchor="alnHdr_541136159" w:tooltip="Go to alignment for Pseudogymnoascus sp. C AM-2013 isolate RMF 7792 large subunit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 xml:space="preserve">Pseudogymnoascus sp. 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3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45" w:tgtFrame="lnkT0WXYCYS01R" w:tooltip="Show report for KF01787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01787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color w:val="auto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D01-1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JX53461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auto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44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hyperlink r:id="rId146" w:tgtFrame="lnkT0X9FH5Z01R" w:tooltip="Show report for JX067943.1" w:history="1">
              <w:r w:rsidRPr="00201EB3">
                <w:rPr>
                  <w:rFonts w:ascii="Times New Roman" w:hAnsi="Times New Roman" w:cs="Times New Roman"/>
                  <w:color w:val="auto"/>
                  <w:sz w:val="20"/>
                  <w:szCs w:val="20"/>
                </w:rPr>
                <w:t>JX06794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8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6-0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2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147" w:anchor="alnHdr_530253029" w:tooltip="Go to alignment for Mortierella exigua strain 38263-S1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 exigua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1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48" w:tgtFrame="lnkT0YCNUS301R" w:tooltip="Show report for KC00915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00915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9-1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1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149" w:anchor="alnHdr_530253029" w:tooltip="Go to alignment for Mortierella exigua strain 38263-S1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 zonata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4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50" w:tgtFrame="lnkT0YZ8G3Y01R" w:tooltip="Show report for KC01843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01843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5-3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4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51" w:tgtFrame="lnkT0Z50VHG01R" w:tooltip="Show report for EF681910.2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F68191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6-0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4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20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52" w:tgtFrame="lnkT0Z7ZA6G01R" w:tooltip="Show report for DQ39345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39345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0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4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Hypochniciell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9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53" w:tgtFrame="lnkT0ZB6KTC01R" w:tooltip="Show report for AY586679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Y586679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0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6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mylocorticiales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54" w:tgtFrame="lnkT0ZJT66601R" w:tooltip="Show report for KC51489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51489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0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3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55" w:tgtFrame="lnkT0ZR0XMB01R" w:tooltip="Show report for FJ176706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76706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2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2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7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56" w:tgtFrame="lnkT0ZW68JR01R" w:tooltip="Show report for JX04324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04324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79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57" w:tgtFrame="lnkT101RKYE01R" w:tooltip="Show report for JX04324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04324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Hyphodonti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58" w:tgtFrame="lnkT103C64U01R" w:tooltip="Show report for DQ34035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34035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4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59" w:tgtFrame="lnkT10B88PY01R" w:tooltip="Show report for JX04324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X04324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9-3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3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hyperlink r:id="rId160" w:anchor="alnHdr_170516523" w:tooltip="Go to alignment for Uncultured zygomycete clone Mesq_D06 18S ribosomal RNA gene, partial sequence; internal transcribed spacer 1, 5.8S ribosomal RNA gene, and internal transcribed spacer 2, complete sequence; and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Uncultured zygomycete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6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61" w:tgtFrame="lnkT10FTVM801R" w:tooltip="Show report for EU49013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49013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2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hialopho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B190421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hialophora danco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B190421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9-2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2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hyperlink r:id="rId162" w:anchor="alnHdr_170516523" w:tooltip="Go to alignment for Uncultured zygomycete clone Mesq_D06 18S ribosomal RNA gene, partial sequence; internal transcribed spacer 1, 5.8S ribosomal RNA gene, and internal transcribed spacer 2, complete sequence; and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Uncultured zygomycete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6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63" w:tgtFrame="lnkT10RK9M601R" w:tooltip="Show report for EU49013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49013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3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7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hyperlink r:id="rId164" w:anchor="alnHdr_313482982" w:tooltip="Go to alignment for Uncultured Ascomycota clone asc07030 5.8S ribosomal RNA gene, partial sequence; internal transcribed spacer 2, complete sequence; and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 xml:space="preserve">Uncultured Ascomycota clone 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3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6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6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65" w:tgtFrame="lnkT10V479601R" w:tooltip="Show report for HQ43298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Q43298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0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7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166" w:anchor="alnHdr_387273586" w:tooltip="Go to alignment for Ganoderma australe voucher Cui9511 large subunit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Ganoderma australe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67" w:tgtFrame="lnkT11HU98U01R" w:tooltip="Show report for JN048792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04879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8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Ascomycot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68" w:tgtFrame="lnkT10Z1J5J01R" w:tooltip="Show report for HQ43298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Q43298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1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8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69" w:tgtFrame="lnkT10Z1J5J01R" w:tooltip="Show report for HQ43298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HQ43298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9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170" w:anchor="alnHdr_387273586" w:tooltip="Go to alignment for Ganoderma australe voucher Cui9511 large subunit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 xml:space="preserve">Ganoderma 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71" w:tgtFrame="lnkT11CHGP401R" w:tooltip="Show report for JN04879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N04879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2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6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Fusar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8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72" w:tgtFrame="lnkT1144UEZ01R" w:tooltip="Show report for EU86005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86005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1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5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73" w:tgtFrame="lnkT14KC28E01R" w:tooltip="Show report for KF56655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55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24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6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74" w:tgtFrame="lnkT14NFSH401R" w:tooltip="Show report for KC557359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C557359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0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5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polycepha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2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75" w:tgtFrame="lnkT118ME6801R" w:tooltip="Show report for JN93914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14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3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2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hialopho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B190421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8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Uncultured </w:t>
            </w:r>
            <w:hyperlink r:id="rId176" w:anchor="alnHdr_387273586" w:tooltip="Go to alignment for Ganoderma australe voucher Cui9511 large subunit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 xml:space="preserve">Ganoderma </w:t>
              </w:r>
            </w:hyperlink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77" w:tgtFrame="lnkT11KAUCV01R" w:tooltip="Show report for JN048792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048792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0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Phialophora danco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b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1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78" w:tgtFrame="lnkT11S8ST001R" w:tooltip="Show report for AB19042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B19042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5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179" w:anchor="alnHdr_408354657" w:tooltip="Go to alignment for Uncultured Cercophora clone HCA_D03-07 28S ribosomal RNA gene, partial sequence" w:history="1">
              <w:r w:rsidRPr="00201EB3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Uncultured Cercophora sp.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0" w:tgtFrame="lnkT12EX48E01R" w:tooltip="Show report for AY58793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58793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2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6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ercophora spars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4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1" w:tgtFrame="lnkT12EX48E01R" w:tooltip="Show report for AY58793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58793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2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6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ercophora spars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2" w:tgtFrame="lnkT12EX48E01R" w:tooltip="Show report for AY58793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AY58793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2-3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4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Leuconeurospo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83" w:tgtFrame="lnkT13DP1TP01R" w:tooltip="Show report for FJ176884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76884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0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6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5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KF566381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0.5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4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7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2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84" w:tgtFrame="lnkT14RJBJX01R" w:tooltip="Show report for KF567483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7483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0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4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5" w:tgtFrame="lnkT14ET5H601R" w:tooltip="Show report for KF566557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557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77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6" w:anchor="alnHdr_403390190" w:tooltip="Go to alignment for Glomeromycota sp. OTU21 DJMC-2012 isolate spore 0_13_2 28S ribosomal RNA gene, partial sequence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lomeromycota</w:t>
              </w:r>
            </w:hyperlink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4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7" w:tgtFrame="lnkT13M47ZG01R" w:tooltip="Show report for KF566381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381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9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77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55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88" w:tgtFrame="lnkT13RE5D201R" w:tooltip="Show report for KF56638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56638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5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indoh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94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9" w:tgtFrame="lnkT1707TH501R" w:tooltip="Show report for EU68896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68896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1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6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etraclad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3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90" w:tgtFrame="lnkT172ZG6B01R" w:tooltip="Show report for KF76846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76846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0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ladosporium coralloide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65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2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2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91" w:tgtFrame="lnkT177372H01R" w:tooltip="Show report for KF61180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61180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0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5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Uncinocarpus rees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92" w:tgtFrame="lnkT17C1SBA01R" w:tooltip="Show report for JQ434632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Q434632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1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5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Fusarium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8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3" w:tgtFrame="lnkT17FZA4T01R" w:tooltip="Show report for GU05559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U05559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0-2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6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polycepha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2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4" w:tgtFrame="lnkT17JZ3EN01R" w:tooltip="Show report for JN93914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14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1.06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20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1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Leuconeurospora sp.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5" w:tgtFrame="lnkT17PJ76A01R" w:tooltip="Show report for FJ176884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FJ176884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.59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2-1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915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96" w:tgtFrame="lnkT17W2UPA01R" w:tooltip="Show report for EU51696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51696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2.12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9-1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17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83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7" w:tgtFrame="lnkT1809ZKY01R" w:tooltip="Show report for EU86172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EU86172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2.65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89863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14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8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8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98" w:tgtFrame="lnkT185MHSS01R" w:tooltip="Show report for JX89866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89866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2.65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6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2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5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9" w:tgtFrame="lnkT18A2R7P01R" w:tooltip="Show report for KF566486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6486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3.18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3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2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01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00" w:tgtFrame="lnkT18D7UFY01R" w:tooltip="Show report for KF56591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591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3.71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2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31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Sphaerosporium equinum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0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01" w:tgtFrame="lnkT18HKNRC01R" w:tooltip="Show report for JQ434638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434638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3.71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11-07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883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Oxyporus corticol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22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54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54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202" w:tgtFrame="lnkT18NZAN201R" w:tooltip="Show report for KC176679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176679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3.71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2-2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4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ucor flav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27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03" w:tgtFrame="lnkT18U6EDB01R" w:tooltip="Show report for EU071390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071390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4.24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7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4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ephalotheca sulfurea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4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04" w:tgtFrame="lnkT1939PAB01R" w:tooltip="Show report for FJ808681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808681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4.24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8-0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80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48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05" w:tgtFrame="lnkT197E0J201R" w:tooltip="Show report for KF56587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KF56587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5.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2-36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4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Uncultured </w:t>
            </w:r>
            <w:hyperlink r:id="rId206" w:anchor="alnHdr_223929948" w:tooltip="Go to alignment for Mortierella elongata voucher MT150 28S ribosomal RNA gene, partial sequence &gt;gb|FJ161939.1| Mortierella elongata voucher MT146 28S ribosomal RNA gene, partial sequence &gt;gb|FJ161945.1| Mortierella elongata voucher MT145 28S ribosomal RNA gen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Mortierella elongata</w:t>
              </w:r>
            </w:hyperlink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216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4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4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07" w:tgtFrame="lnkT19BEZCA01R" w:tooltip="Show report for FJ16193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16193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5.83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6-03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72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hyperlink r:id="rId208" w:anchor="alnHdr_408354785" w:tooltip="Go to alignment for Uncultured Pichia clone HCA_D08-04 28S ribosomal RNA gene, partial sequence" w:history="1">
              <w:r w:rsidRPr="00201EB3">
                <w:rPr>
                  <w:rFonts w:ascii="Times New Roman" w:hAnsi="Times New Roman" w:cs="Times New Roman"/>
                  <w:i/>
                  <w:color w:val="000000"/>
                  <w:sz w:val="20"/>
                  <w:szCs w:val="20"/>
                </w:rPr>
                <w:t>Uncultured Pichia sp. clone</w:t>
              </w:r>
            </w:hyperlink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18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107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107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209" w:tgtFrame="lnkT19G6NGP01R" w:tooltip="Show report for HM036077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M036077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7.42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5-02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99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Chaetomidium arx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852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10" w:tgtFrame="lnkT19MWED701R" w:tooltip="Show report for JX280740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X280740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7.95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11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5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Mortierella indohii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190</w:t>
            </w:r>
          </w:p>
        </w:tc>
        <w:tc>
          <w:tcPr>
            <w:tcW w:w="493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1040"/>
            </w:tblGrid>
            <w:tr w:rsidR="0052654C" w:rsidRPr="00201EB3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52654C" w:rsidRPr="00201EB3" w:rsidRDefault="0052654C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1040" w:type="dxa"/>
                  <w:vAlign w:val="center"/>
                  <w:hideMark/>
                </w:tcPr>
                <w:p w:rsidR="0052654C" w:rsidRPr="00201EB3" w:rsidRDefault="0052654C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211" w:tgtFrame="lnkT19TXR3N01R" w:tooltip="Show report for EU736318.1" w:history="1">
                    <w:r w:rsidRPr="00201EB3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736318</w:t>
                    </w:r>
                  </w:hyperlink>
                </w:p>
              </w:tc>
            </w:tr>
          </w:tbl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8.48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06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cultured soil fungus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468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12" w:tgtFrame="lnkT19X9WWS01R" w:tooltip="Show report for GU37640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GU37640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8.48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1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12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Doratomyces sp.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5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KC009280</w:t>
            </w:r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9.01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1-18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14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Geomyces pannorum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7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13" w:tgtFrame="lnkT1A62KZR01R" w:tooltip="Show report for JQ768405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Q768405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52654C" w:rsidRPr="00201EB3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52654C" w:rsidRPr="00201EB3" w:rsidRDefault="0052654C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b w:val="0"/>
                <w:sz w:val="20"/>
                <w:szCs w:val="20"/>
              </w:rPr>
              <w:t>14.31</w:t>
            </w:r>
          </w:p>
        </w:tc>
        <w:tc>
          <w:tcPr>
            <w:tcW w:w="37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D03-05</w:t>
            </w:r>
          </w:p>
        </w:tc>
        <w:tc>
          <w:tcPr>
            <w:tcW w:w="546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JX534648</w:t>
            </w:r>
          </w:p>
        </w:tc>
        <w:tc>
          <w:tcPr>
            <w:tcW w:w="1361" w:type="pct"/>
          </w:tcPr>
          <w:p w:rsidR="0052654C" w:rsidRPr="00201EB3" w:rsidRDefault="0052654C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01EB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ncultured Trichosporon dulcitum clone</w:t>
            </w:r>
          </w:p>
        </w:tc>
        <w:tc>
          <w:tcPr>
            <w:tcW w:w="62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160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4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959</w:t>
            </w:r>
          </w:p>
        </w:tc>
        <w:tc>
          <w:tcPr>
            <w:tcW w:w="493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14" w:tgtFrame="lnkT1A9MUCS01R" w:tooltip="Show report for JN939493.1" w:history="1">
              <w:r w:rsidRPr="00201EB3">
                <w:rPr>
                  <w:rFonts w:ascii="Times New Roman" w:hAnsi="Times New Roman" w:cs="Times New Roman"/>
                  <w:sz w:val="20"/>
                  <w:szCs w:val="20"/>
                </w:rPr>
                <w:t>JN939493</w:t>
              </w:r>
            </w:hyperlink>
          </w:p>
        </w:tc>
        <w:tc>
          <w:tcPr>
            <w:tcW w:w="702" w:type="pct"/>
          </w:tcPr>
          <w:p w:rsidR="0052654C" w:rsidRPr="00201EB3" w:rsidRDefault="0052654C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EB3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</w:tbl>
    <w:p w:rsidR="0052654C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a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Relative abundance for the combined libraries, whi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ch was used to sort the entries</w:t>
      </w:r>
    </w:p>
    <w:p w:rsidR="0052654C" w:rsidRPr="007910A3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b</w:t>
      </w:r>
      <w:r w:rsidRPr="004D651B">
        <w:rPr>
          <w:rFonts w:ascii="Times New Roman" w:eastAsia="SimSun" w:hAnsi="Times New Roman" w:cs="Times New Roman"/>
          <w:kern w:val="0"/>
          <w:sz w:val="24"/>
          <w:szCs w:val="24"/>
        </w:rPr>
        <w:t>OTUs were characterized by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Mothur program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Schloss&lt;/Author&gt;&lt;Year&gt;2009&lt;/Year&gt;&lt;RecNum&gt;10&lt;/RecNum&gt;&lt;record&gt;&lt;rec-number&gt;10&lt;/rec-number&gt;&lt;foreign-keys&gt;&lt;key app="EN" db-id="9tw9pw2rc9ev23ese295wad1faxssdevpvr2"&gt;10&lt;/key&gt;&lt;/foreign-keys&gt;&lt;ref-type name="Journal Article"&gt;17&lt;/ref-type&gt;&lt;contributors&gt;&lt;authors&gt;&lt;author&gt;Schloss, P. D.&lt;/author&gt;&lt;author&gt;Westcott, S. L.&lt;/author&gt;&lt;author&gt;Ryabin, T.&lt;/author&gt;&lt;author&gt;Hall, J. R.&lt;/author&gt;&lt;author&gt;Hartmann, M.&lt;/author&gt;&lt;author&gt;Hollister, E. B.&lt;/author&gt;&lt;author&gt;Lesniewski, R. A.&lt;/author&gt;&lt;author&gt;Oakley, B. B.&lt;/author&gt;&lt;author&gt;Parks, D. H.&lt;/author&gt;&lt;author&gt;Robinson, C. J.&lt;/author&gt;&lt;author&gt;Sahl, J. W.&lt;/author&gt;&lt;author&gt;Stres, B.&lt;/author&gt;&lt;author&gt;Thallinger, G. G.&lt;/author&gt;&lt;author&gt;Van Horn, D. J.&lt;/author&gt;&lt;author&gt;Weber, C. F.&lt;/author&gt;&lt;/authors&gt;&lt;/contributors&gt;&lt;auth-address&gt;Department of Microbiology and Immunology, University of Michigan, Ann Arbor, MI 48109, USA. pschloss@umich.edu&lt;/auth-address&gt;&lt;titles&gt;&lt;title&gt;Introducing mothur: open-source, platform-independent, community-supported software for describing and comparing microbial communities&lt;/title&gt;&lt;secondary-title&gt;Appl Environ Microbiol&lt;/secondary-title&gt;&lt;/titles&gt;&lt;periodical&gt;&lt;full-title&gt;Appl Environ Microbiol&lt;/full-title&gt;&lt;/periodical&gt;&lt;pages&gt;7537-41&lt;/pages&gt;&lt;volume&gt;75&lt;/volume&gt;&lt;number&gt;23&lt;/number&gt;&lt;edition&gt;2009/10/06&lt;/edition&gt;&lt;keywords&gt;&lt;keyword&gt;*Biodiversity&lt;/keyword&gt;&lt;keyword&gt;Computational Biology/*methods&lt;/keyword&gt;&lt;keyword&gt;Environmental Microbiology&lt;/keyword&gt;&lt;keyword&gt;Metagenomics/*methods&lt;/keyword&gt;&lt;keyword&gt;Sequence Analysis, DNA&lt;/keyword&gt;&lt;keyword&gt;*Software&lt;/keyword&gt;&lt;/keywords&gt;&lt;dates&gt;&lt;year&gt;2009&lt;/year&gt;&lt;pub-dates&gt;&lt;date&gt;Dec&lt;/date&gt;&lt;/pub-dates&gt;&lt;/dates&gt;&lt;isbn&gt;1098-5336 (Electronic)&amp;#xD;0099-2240 (Linking)&lt;/isbn&gt;&lt;accession-num&gt;19801464&lt;/accession-num&gt;&lt;urls&gt;&lt;related-urls&gt;&lt;url&gt;http://www.ncbi.nlm.nih.gov/entrez/query.fcgi?cmd=Retrieve&amp;amp;db=PubMed&amp;amp;dopt=Citation&amp;amp;list_uids=19801464&lt;/url&gt;&lt;/related-urls&gt;&lt;/urls&gt;&lt;electronic-resource-num&gt;AEM.01541-09 [pii]&amp;#xD;10.1128/AEM.01541-09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1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,</w:t>
      </w:r>
      <w:r w:rsidRPr="004D651B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t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 xml:space="preserve">he OTU is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≥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97% similar to a fungal isolate</w:t>
      </w:r>
    </w:p>
    <w:p w:rsidR="0052654C" w:rsidRPr="007910A3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c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BLASTN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 xml:space="preserve"> score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value</w:t>
      </w:r>
    </w:p>
    <w:p w:rsidR="0052654C" w:rsidRPr="007910A3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lastRenderedPageBreak/>
        <w:t>d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Accession numbe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r of the closest database match</w:t>
      </w:r>
    </w:p>
    <w:p w:rsidR="0052654C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e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Level of similarity for pairwise alignments with the closest match, using the Martinez-Needleman-Wunsch algorithm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</w:p>
    <w:p w:rsidR="0065517B" w:rsidRPr="0052654C" w:rsidRDefault="0052654C" w:rsidP="0052654C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C6010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*</w:t>
      </w:r>
      <w:r w:rsidRPr="00C6010E">
        <w:rPr>
          <w:rFonts w:ascii="Times New Roman" w:eastAsia="SimSun" w:hAnsi="Times New Roman" w:cs="Times New Roman"/>
          <w:kern w:val="0"/>
          <w:sz w:val="24"/>
          <w:szCs w:val="24"/>
        </w:rPr>
        <w:t>Common OTUs recovered from LSU and ITS cloned libraries</w:t>
      </w:r>
      <w:bookmarkStart w:id="0" w:name="_GoBack"/>
      <w:bookmarkEnd w:id="0"/>
    </w:p>
    <w:sectPr w:rsidR="0065517B" w:rsidRPr="0052654C" w:rsidSect="0052654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A550B0"/>
    <w:multiLevelType w:val="hybridMultilevel"/>
    <w:tmpl w:val="950C85E6"/>
    <w:lvl w:ilvl="0" w:tplc="3CFE7150">
      <w:start w:val="9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2654C"/>
    <w:rsid w:val="00481E92"/>
    <w:rsid w:val="0052654C"/>
    <w:rsid w:val="0065517B"/>
    <w:rsid w:val="00687D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FA83323-6785-4F56-87E7-40A0F7364D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654C"/>
    <w:pPr>
      <w:widowControl w:val="0"/>
      <w:jc w:val="both"/>
    </w:pPr>
    <w:rPr>
      <w:rFonts w:eastAsiaTheme="minorEastAsia" w:cstheme="minorBidi"/>
      <w:kern w:val="2"/>
      <w:sz w:val="21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7D4F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87D4F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87D4F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87D4F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87D4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7D4F"/>
    <w:pPr>
      <w:spacing w:before="240" w:after="60"/>
      <w:outlineLvl w:val="5"/>
    </w:pPr>
    <w:rPr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7D4F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7D4F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7D4F"/>
    <w:pPr>
      <w:spacing w:before="240" w:after="60"/>
      <w:outlineLvl w:val="8"/>
    </w:pPr>
    <w:rPr>
      <w:rFonts w:asciiTheme="majorHAnsi" w:eastAsiaTheme="majorEastAsia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7D4F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87D4F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87D4F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87D4F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7D4F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D4F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D4F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D4F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D4F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687D4F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687D4F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7D4F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687D4F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687D4F"/>
    <w:rPr>
      <w:b/>
      <w:bCs/>
    </w:rPr>
  </w:style>
  <w:style w:type="character" w:styleId="Emphasis">
    <w:name w:val="Emphasis"/>
    <w:basedOn w:val="DefaultParagraphFont"/>
    <w:uiPriority w:val="20"/>
    <w:qFormat/>
    <w:rsid w:val="00687D4F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687D4F"/>
    <w:rPr>
      <w:szCs w:val="32"/>
    </w:rPr>
  </w:style>
  <w:style w:type="paragraph" w:styleId="ListParagraph">
    <w:name w:val="List Paragraph"/>
    <w:basedOn w:val="Normal"/>
    <w:uiPriority w:val="34"/>
    <w:qFormat/>
    <w:rsid w:val="00687D4F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87D4F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687D4F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7D4F"/>
    <w:pPr>
      <w:ind w:left="720" w:right="720"/>
    </w:pPr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7D4F"/>
    <w:rPr>
      <w:b/>
      <w:i/>
      <w:sz w:val="24"/>
    </w:rPr>
  </w:style>
  <w:style w:type="character" w:styleId="SubtleEmphasis">
    <w:name w:val="Subtle Emphasis"/>
    <w:uiPriority w:val="19"/>
    <w:qFormat/>
    <w:rsid w:val="00687D4F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687D4F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687D4F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687D4F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687D4F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87D4F"/>
    <w:pPr>
      <w:outlineLvl w:val="9"/>
    </w:pPr>
  </w:style>
  <w:style w:type="table" w:styleId="TableGrid">
    <w:name w:val="Table Grid"/>
    <w:basedOn w:val="TableNormal"/>
    <w:uiPriority w:val="59"/>
    <w:rsid w:val="0052654C"/>
    <w:rPr>
      <w:rFonts w:eastAsiaTheme="minorEastAsia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cimalAligned">
    <w:name w:val="Decimal Aligned"/>
    <w:basedOn w:val="Normal"/>
    <w:uiPriority w:val="40"/>
    <w:qFormat/>
    <w:rsid w:val="0052654C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FootnoteText">
    <w:name w:val="footnote text"/>
    <w:basedOn w:val="Normal"/>
    <w:link w:val="FootnoteTextChar"/>
    <w:uiPriority w:val="99"/>
    <w:unhideWhenUsed/>
    <w:rsid w:val="0052654C"/>
    <w:pPr>
      <w:widowControl/>
      <w:jc w:val="left"/>
    </w:pPr>
    <w:rPr>
      <w:kern w:val="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2654C"/>
    <w:rPr>
      <w:rFonts w:eastAsiaTheme="minorEastAsia" w:cstheme="minorBidi"/>
      <w:sz w:val="20"/>
      <w:szCs w:val="20"/>
      <w:lang w:eastAsia="zh-CN"/>
    </w:rPr>
  </w:style>
  <w:style w:type="table" w:customStyle="1" w:styleId="-11">
    <w:name w:val="浅色底纹 - 强调文字颜色 11"/>
    <w:basedOn w:val="TableNormal"/>
    <w:uiPriority w:val="60"/>
    <w:rsid w:val="0052654C"/>
    <w:rPr>
      <w:rFonts w:eastAsiaTheme="minorEastAsia" w:cstheme="minorBidi"/>
      <w:color w:val="365F91" w:themeColor="accent1" w:themeShade="BF"/>
      <w:lang w:eastAsia="zh-CN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底纹1"/>
    <w:basedOn w:val="TableNormal"/>
    <w:uiPriority w:val="60"/>
    <w:rsid w:val="0052654C"/>
    <w:rPr>
      <w:rFonts w:eastAsiaTheme="minorEastAsia" w:cstheme="minorBidi"/>
      <w:color w:val="000000" w:themeColor="text1" w:themeShade="BF"/>
      <w:kern w:val="2"/>
      <w:sz w:val="21"/>
      <w:lang w:eastAsia="zh-CN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st1">
    <w:name w:val="st1"/>
    <w:basedOn w:val="DefaultParagraphFont"/>
    <w:rsid w:val="0052654C"/>
  </w:style>
  <w:style w:type="paragraph" w:styleId="Header">
    <w:name w:val="header"/>
    <w:basedOn w:val="Normal"/>
    <w:link w:val="HeaderChar"/>
    <w:uiPriority w:val="99"/>
    <w:semiHidden/>
    <w:unhideWhenUsed/>
    <w:rsid w:val="0052654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52654C"/>
    <w:rPr>
      <w:rFonts w:eastAsiaTheme="minorEastAsia" w:cstheme="minorBidi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52654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2654C"/>
    <w:rPr>
      <w:rFonts w:eastAsiaTheme="minorEastAsia" w:cstheme="minorBidi"/>
      <w:kern w:val="2"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semiHidden/>
    <w:unhideWhenUsed/>
    <w:rsid w:val="0052654C"/>
    <w:rPr>
      <w:color w:val="0000FF"/>
      <w:u w:val="single"/>
    </w:rPr>
  </w:style>
  <w:style w:type="character" w:customStyle="1" w:styleId="class">
    <w:name w:val="class"/>
    <w:basedOn w:val="DefaultParagraphFont"/>
    <w:rsid w:val="0052654C"/>
  </w:style>
  <w:style w:type="character" w:customStyle="1" w:styleId="phylum">
    <w:name w:val="phylum"/>
    <w:basedOn w:val="DefaultParagraphFont"/>
    <w:rsid w:val="0052654C"/>
  </w:style>
  <w:style w:type="paragraph" w:styleId="BalloonText">
    <w:name w:val="Balloon Text"/>
    <w:basedOn w:val="Normal"/>
    <w:link w:val="BalloonTextChar"/>
    <w:uiPriority w:val="99"/>
    <w:semiHidden/>
    <w:unhideWhenUsed/>
    <w:rsid w:val="0052654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654C"/>
    <w:rPr>
      <w:rFonts w:ascii="Tahoma" w:eastAsiaTheme="minorEastAsia" w:hAnsi="Tahoma" w:cs="Tahoma"/>
      <w:kern w:val="2"/>
      <w:sz w:val="16"/>
      <w:szCs w:val="16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52654C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  <w:sz w:val="24"/>
      <w:szCs w:val="24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2654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2654C"/>
    <w:rPr>
      <w:rFonts w:ascii="Courier New" w:eastAsia="Times New Roman" w:hAnsi="Courier New" w:cs="Courier New"/>
      <w:sz w:val="20"/>
      <w:szCs w:val="20"/>
    </w:rPr>
  </w:style>
  <w:style w:type="character" w:customStyle="1" w:styleId="current">
    <w:name w:val="current"/>
    <w:basedOn w:val="DefaultParagraphFont"/>
    <w:rsid w:val="0052654C"/>
  </w:style>
  <w:style w:type="character" w:customStyle="1" w:styleId="feature">
    <w:name w:val="feature"/>
    <w:basedOn w:val="DefaultParagraphFont"/>
    <w:rsid w:val="0052654C"/>
  </w:style>
  <w:style w:type="character" w:styleId="PageNumber">
    <w:name w:val="page number"/>
    <w:basedOn w:val="DefaultParagraphFont"/>
    <w:uiPriority w:val="99"/>
    <w:semiHidden/>
    <w:unhideWhenUsed/>
    <w:rsid w:val="0052654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://www.ncbi.nlm.nih.gov/nucleotide/81302619?report=genbank&amp;log$=nucltop&amp;blast_rank=5&amp;RID=SZ16BJRS01R" TargetMode="External"/><Relationship Id="rId21" Type="http://schemas.openxmlformats.org/officeDocument/2006/relationships/hyperlink" Target="http://www.ncbi.nlm.nih.gov/nucleotide/357089532?report=genbank&amp;log$=nucltop&amp;blast_rank=16&amp;RID=SYBYNWGU01R" TargetMode="External"/><Relationship Id="rId42" Type="http://schemas.openxmlformats.org/officeDocument/2006/relationships/hyperlink" Target="http://blast.st-va.ncbi.nlm.nih.gov/Blast.cgi" TargetMode="External"/><Relationship Id="rId63" Type="http://schemas.openxmlformats.org/officeDocument/2006/relationships/hyperlink" Target="http://www.ncbi.nlm.nih.gov/nucleotide/583832923?report=genbank&amp;log$=nucltop&amp;blast_rank=7&amp;RID=SYPHHADA01R" TargetMode="External"/><Relationship Id="rId84" Type="http://schemas.openxmlformats.org/officeDocument/2006/relationships/hyperlink" Target="http://www.ncbi.nlm.nih.gov/nucleotide/441037390?report=genbank&amp;log$=nucltop&amp;blast_rank=5&amp;RID=SYXUKW9801R" TargetMode="External"/><Relationship Id="rId138" Type="http://schemas.openxmlformats.org/officeDocument/2006/relationships/hyperlink" Target="http://www.ncbi.nlm.nih.gov/nucleotide/403390462?report=genbank&amp;log$=nucltop&amp;blast_rank=18&amp;RID=T0W2ENB001R" TargetMode="External"/><Relationship Id="rId159" Type="http://schemas.openxmlformats.org/officeDocument/2006/relationships/hyperlink" Target="http://www.ncbi.nlm.nih.gov/nucleotide/396581025?report=genbank&amp;log$=nucltop&amp;blast_rank=7&amp;RID=T10B88PY01R" TargetMode="External"/><Relationship Id="rId170" Type="http://schemas.openxmlformats.org/officeDocument/2006/relationships/hyperlink" Target="http://blast.st-va.ncbi.nlm.nih.gov/Blast.cgi" TargetMode="External"/><Relationship Id="rId191" Type="http://schemas.openxmlformats.org/officeDocument/2006/relationships/hyperlink" Target="http://www.ncbi.nlm.nih.gov/nucleotide/540360775?report=genbank&amp;log$=nucltop&amp;blast_rank=6&amp;RID=T177372H01R" TargetMode="External"/><Relationship Id="rId205" Type="http://schemas.openxmlformats.org/officeDocument/2006/relationships/hyperlink" Target="http://www.ncbi.nlm.nih.gov/nucleotide/583832312?report=genbank&amp;log$=nucltop&amp;blast_rank=11&amp;RID=T197E0J201R" TargetMode="External"/><Relationship Id="rId107" Type="http://schemas.openxmlformats.org/officeDocument/2006/relationships/hyperlink" Target="http://www.ncbi.nlm.nih.gov/nucleotide/227215113?report=genbank&amp;log$=nucltop&amp;blast_rank=9&amp;RID=SYZZGH9901R" TargetMode="External"/><Relationship Id="rId11" Type="http://schemas.openxmlformats.org/officeDocument/2006/relationships/hyperlink" Target="http://www.ncbi.nlm.nih.gov/nucleotide/583833089?report=genbank&amp;log$=nucltop&amp;blast_rank=3&amp;RID=SYAPGJY101R" TargetMode="External"/><Relationship Id="rId32" Type="http://schemas.openxmlformats.org/officeDocument/2006/relationships/hyperlink" Target="http://blast.st-va.ncbi.nlm.nih.gov/Blast.cgi" TargetMode="External"/><Relationship Id="rId37" Type="http://schemas.openxmlformats.org/officeDocument/2006/relationships/hyperlink" Target="http://www.ncbi.nlm.nih.gov/nucleotide/218455080?report=genbank&amp;log$=nucltop&amp;blast_rank=12&amp;RID=SYEW32G101R" TargetMode="External"/><Relationship Id="rId53" Type="http://schemas.openxmlformats.org/officeDocument/2006/relationships/hyperlink" Target="http://www.ncbi.nlm.nih.gov/nucleotide/257412776?report=genbank&amp;log$=nucltop&amp;blast_rank=7&amp;RID=SYN5ZPWN01R" TargetMode="External"/><Relationship Id="rId58" Type="http://schemas.openxmlformats.org/officeDocument/2006/relationships/hyperlink" Target="http://www.ncbi.nlm.nih.gov/nucleotide/608072418?report=genbank&amp;log$=nucltop&amp;blast_rank=4&amp;RID=SYNP55WH01R" TargetMode="External"/><Relationship Id="rId74" Type="http://schemas.openxmlformats.org/officeDocument/2006/relationships/hyperlink" Target="http://www.ncbi.nlm.nih.gov/nucleotide/33113357?report=genbank&amp;log$=nucltop&amp;blast_rank=2&amp;RID=SYX65D8S01R" TargetMode="External"/><Relationship Id="rId79" Type="http://schemas.openxmlformats.org/officeDocument/2006/relationships/hyperlink" Target="http://www.ncbi.nlm.nih.gov/nucleotide/375156272?report=genbank&amp;log$=nucltop&amp;blast_rank=2&amp;RID=SYWATY2D01R" TargetMode="External"/><Relationship Id="rId102" Type="http://schemas.openxmlformats.org/officeDocument/2006/relationships/hyperlink" Target="http://www.ncbi.nlm.nih.gov/nucleotide/459354688?report=genbank&amp;log$=nucltop&amp;blast_rank=6&amp;RID=SYZEP6JJ01R" TargetMode="External"/><Relationship Id="rId123" Type="http://schemas.openxmlformats.org/officeDocument/2006/relationships/hyperlink" Target="http://www.ncbi.nlm.nih.gov/nucleotide/583834639?report=genbank&amp;log$=nucltop&amp;blast_rank=2&amp;RID=SZ4PD7WB01R" TargetMode="External"/><Relationship Id="rId128" Type="http://schemas.openxmlformats.org/officeDocument/2006/relationships/hyperlink" Target="http://www.ncbi.nlm.nih.gov/nucleotide/530253158?report=genbank&amp;log$=nucltop&amp;blast_rank=4&amp;RID=SZ5B2R8Y01R" TargetMode="External"/><Relationship Id="rId144" Type="http://schemas.openxmlformats.org/officeDocument/2006/relationships/hyperlink" Target="http://blast.st-va.ncbi.nlm.nih.gov/Blast.cgi" TargetMode="External"/><Relationship Id="rId149" Type="http://schemas.openxmlformats.org/officeDocument/2006/relationships/hyperlink" Target="http://blast.st-va.ncbi.nlm.nih.gov/Blast.cgi" TargetMode="External"/><Relationship Id="rId5" Type="http://schemas.openxmlformats.org/officeDocument/2006/relationships/hyperlink" Target="http://www.ncbi.nlm.nih.gov/nucleotide/530692646?report=genbank&amp;log$=nucltop&amp;blast_rank=7&amp;RID=SYB7667C01R" TargetMode="External"/><Relationship Id="rId90" Type="http://schemas.openxmlformats.org/officeDocument/2006/relationships/hyperlink" Target="http://www.ncbi.nlm.nih.gov/nucleotide/17221589?report=genbank&amp;log$=nucltop&amp;blast_rank=9&amp;RID=SYYEGSXT01R" TargetMode="External"/><Relationship Id="rId95" Type="http://schemas.openxmlformats.org/officeDocument/2006/relationships/hyperlink" Target="http://blast.st-va.ncbi.nlm.nih.gov/Blast.cgi" TargetMode="External"/><Relationship Id="rId160" Type="http://schemas.openxmlformats.org/officeDocument/2006/relationships/hyperlink" Target="http://blast.st-va.ncbi.nlm.nih.gov/Blast.cgi" TargetMode="External"/><Relationship Id="rId165" Type="http://schemas.openxmlformats.org/officeDocument/2006/relationships/hyperlink" Target="http://www.ncbi.nlm.nih.gov/nucleotide/313482982?report=genbank&amp;log$=nucltop&amp;blast_rank=3&amp;RID=T10V479601R" TargetMode="External"/><Relationship Id="rId181" Type="http://schemas.openxmlformats.org/officeDocument/2006/relationships/hyperlink" Target="http://www.ncbi.nlm.nih.gov/nucleotide/51104867?report=genbank&amp;log$=nucltop&amp;blast_rank=4&amp;RID=T12EX48E01R" TargetMode="External"/><Relationship Id="rId186" Type="http://schemas.openxmlformats.org/officeDocument/2006/relationships/hyperlink" Target="http://blast.st-va.ncbi.nlm.nih.gov/Blast.cgi" TargetMode="External"/><Relationship Id="rId216" Type="http://schemas.openxmlformats.org/officeDocument/2006/relationships/theme" Target="theme/theme1.xml"/><Relationship Id="rId211" Type="http://schemas.openxmlformats.org/officeDocument/2006/relationships/hyperlink" Target="http://www.ncbi.nlm.nih.gov/nucleotide/209402438?report=genbank&amp;log$=nucltop&amp;blast_rank=16&amp;RID=T19TXR3N01R" TargetMode="External"/><Relationship Id="rId22" Type="http://schemas.openxmlformats.org/officeDocument/2006/relationships/hyperlink" Target="http://www.ncbi.nlm.nih.gov/nucleotide/358441577?report=genbank&amp;log$=nucltop&amp;blast_rank=27&amp;RID=SYC3676101R" TargetMode="External"/><Relationship Id="rId27" Type="http://schemas.openxmlformats.org/officeDocument/2006/relationships/hyperlink" Target="http://www.ncbi.nlm.nih.gov/nucleotide/359294439?report=genbank&amp;log$=nucltop&amp;blast_rank=10&amp;RID=SYCHNHHS01R" TargetMode="External"/><Relationship Id="rId43" Type="http://schemas.openxmlformats.org/officeDocument/2006/relationships/hyperlink" Target="http://www.ncbi.nlm.nih.gov/nucleotide/161015721?report=genbank&amp;log$=nucltop&amp;blast_rank=13&amp;RID=SYFDE7HV01R" TargetMode="External"/><Relationship Id="rId48" Type="http://schemas.openxmlformats.org/officeDocument/2006/relationships/hyperlink" Target="http://www.ncbi.nlm.nih.gov/nucleotide/289431745?report=genbank&amp;log$=nucltop&amp;blast_rank=12&amp;RID=SYHWKGNH01R" TargetMode="External"/><Relationship Id="rId64" Type="http://schemas.openxmlformats.org/officeDocument/2006/relationships/hyperlink" Target="http://www.ncbi.nlm.nih.gov/nucleotide/375155705?report=genbank&amp;log$=nucltop&amp;blast_rank=5&amp;RID=SYPM2WUK01R" TargetMode="External"/><Relationship Id="rId69" Type="http://schemas.openxmlformats.org/officeDocument/2006/relationships/hyperlink" Target="http://www.ncbi.nlm.nih.gov/nucleotide/408354852?report=genbank&amp;log$=nucltop&amp;blast_rank=4&amp;RID=SYRZ5R7601R" TargetMode="External"/><Relationship Id="rId113" Type="http://schemas.openxmlformats.org/officeDocument/2006/relationships/hyperlink" Target="http://www.ncbi.nlm.nih.gov/nucleotide/81302619?report=genbank&amp;log$=nucltop&amp;blast_rank=5&amp;RID=SZ0UDAZE014" TargetMode="External"/><Relationship Id="rId118" Type="http://schemas.openxmlformats.org/officeDocument/2006/relationships/hyperlink" Target="http://www.ncbi.nlm.nih.gov/nucleotide/313510059?report=genbank&amp;log$=nucltop&amp;blast_rank=2&amp;RID=SZ19VE6K01R" TargetMode="External"/><Relationship Id="rId134" Type="http://schemas.openxmlformats.org/officeDocument/2006/relationships/hyperlink" Target="http://www.ncbi.nlm.nih.gov/nucleotide/575503354?report=genbank&amp;log$=nucltop&amp;blast_rank=2&amp;RID=T0VJUD2B01R" TargetMode="External"/><Relationship Id="rId139" Type="http://schemas.openxmlformats.org/officeDocument/2006/relationships/hyperlink" Target="http://www.ncbi.nlm.nih.gov/nucleotide/583833527?report=genbank&amp;log$=nucltop&amp;blast_rank=11&amp;RID=T0W5MVV101R" TargetMode="External"/><Relationship Id="rId80" Type="http://schemas.openxmlformats.org/officeDocument/2006/relationships/hyperlink" Target="http://www.ncbi.nlm.nih.gov/nucleotide/110810455?report=genbank&amp;log$=nucltop&amp;blast_rank=35&amp;RID=SYXCWVGT01R" TargetMode="External"/><Relationship Id="rId85" Type="http://schemas.openxmlformats.org/officeDocument/2006/relationships/hyperlink" Target="http://blast.st-va.ncbi.nlm.nih.gov/Blast.cgi" TargetMode="External"/><Relationship Id="rId150" Type="http://schemas.openxmlformats.org/officeDocument/2006/relationships/hyperlink" Target="http://www.ncbi.nlm.nih.gov/nucleotide/511784205?report=genbank&amp;log$=nucltop&amp;blast_rank=12&amp;RID=T0YZ8G3Y01R" TargetMode="External"/><Relationship Id="rId155" Type="http://schemas.openxmlformats.org/officeDocument/2006/relationships/hyperlink" Target="http://www.ncbi.nlm.nih.gov/nucleotide/225216791?report=genbank&amp;log$=nucltop&amp;blast_rank=3&amp;RID=T0ZR0XMB01R" TargetMode="External"/><Relationship Id="rId171" Type="http://schemas.openxmlformats.org/officeDocument/2006/relationships/hyperlink" Target="http://www.ncbi.nlm.nih.gov/nucleotide/387273586?report=genbank&amp;log$=nucltop&amp;blast_rank=3&amp;RID=T11CHGP401R" TargetMode="External"/><Relationship Id="rId176" Type="http://schemas.openxmlformats.org/officeDocument/2006/relationships/hyperlink" Target="http://blast.st-va.ncbi.nlm.nih.gov/Blast.cgi" TargetMode="External"/><Relationship Id="rId192" Type="http://schemas.openxmlformats.org/officeDocument/2006/relationships/hyperlink" Target="http://www.ncbi.nlm.nih.gov/nucleotide/379142203?report=genbank&amp;log$=nucltop&amp;blast_rank=7&amp;RID=T17C1SBA01R" TargetMode="External"/><Relationship Id="rId197" Type="http://schemas.openxmlformats.org/officeDocument/2006/relationships/hyperlink" Target="http://www.ncbi.nlm.nih.gov/nucleotide/194475313?report=genbank&amp;log$=nucltop&amp;blast_rank=6&amp;RID=T1809ZKY01R" TargetMode="External"/><Relationship Id="rId206" Type="http://schemas.openxmlformats.org/officeDocument/2006/relationships/hyperlink" Target="http://blast.st-va.ncbi.nlm.nih.gov/Blast.cgi" TargetMode="External"/><Relationship Id="rId201" Type="http://schemas.openxmlformats.org/officeDocument/2006/relationships/hyperlink" Target="http://www.ncbi.nlm.nih.gov/nucleotide/379142209?report=genbank&amp;log$=nucltop&amp;blast_rank=2&amp;RID=T18HKNRC01R" TargetMode="External"/><Relationship Id="rId12" Type="http://schemas.openxmlformats.org/officeDocument/2006/relationships/hyperlink" Target="http://blast.st-va.ncbi.nlm.nih.gov/Blast.cgi" TargetMode="External"/><Relationship Id="rId17" Type="http://schemas.openxmlformats.org/officeDocument/2006/relationships/hyperlink" Target="http://www.ncbi.nlm.nih.gov/nucleotide/358441577?report=genbank&amp;log$=nucltop&amp;blast_rank=23&amp;RID=SYBHSTJ901R" TargetMode="External"/><Relationship Id="rId33" Type="http://schemas.openxmlformats.org/officeDocument/2006/relationships/hyperlink" Target="http://www.ncbi.nlm.nih.gov/nucleotide/209402438?report=genbank&amp;log$=nucltop&amp;blast_rank=17&amp;RID=SYED6Y3D01R" TargetMode="External"/><Relationship Id="rId38" Type="http://schemas.openxmlformats.org/officeDocument/2006/relationships/hyperlink" Target="http://www.ncbi.nlm.nih.gov/nucleotide/357089492?report=genbank&amp;log$=nucltop&amp;blast_rank=3&amp;RID=SYEZEPGD01R" TargetMode="External"/><Relationship Id="rId59" Type="http://schemas.openxmlformats.org/officeDocument/2006/relationships/hyperlink" Target="http://www.ncbi.nlm.nih.gov/nucleotide/511488264?report=genbank&amp;log$=nucltop&amp;blast_rank=26&amp;RID=SYNT6FBP01R" TargetMode="External"/><Relationship Id="rId103" Type="http://schemas.openxmlformats.org/officeDocument/2006/relationships/hyperlink" Target="http://blast.st-va.ncbi.nlm.nih.gov/Blast.cgi" TargetMode="External"/><Relationship Id="rId108" Type="http://schemas.openxmlformats.org/officeDocument/2006/relationships/hyperlink" Target="http://www.ncbi.nlm.nih.gov/nucleotide/224466352?report=genbank&amp;log$=nucltop&amp;blast_rank=3&amp;RID=SZ02S72Z01R" TargetMode="External"/><Relationship Id="rId124" Type="http://schemas.openxmlformats.org/officeDocument/2006/relationships/hyperlink" Target="http://www.ncbi.nlm.nih.gov/nucleotide/354683735?report=genbank&amp;log$=nucltop&amp;blast_rank=18&amp;RID=SZ4UGVKT01R" TargetMode="External"/><Relationship Id="rId129" Type="http://schemas.openxmlformats.org/officeDocument/2006/relationships/hyperlink" Target="http://www.ncbi.nlm.nih.gov/nucleotide/291263501?report=genbank&amp;log$=nucltop&amp;blast_rank=3&amp;RID=SZ5D7JD601R" TargetMode="External"/><Relationship Id="rId54" Type="http://schemas.openxmlformats.org/officeDocument/2006/relationships/hyperlink" Target="http://blast.st-va.ncbi.nlm.nih.gov/Blast.cgi" TargetMode="External"/><Relationship Id="rId70" Type="http://schemas.openxmlformats.org/officeDocument/2006/relationships/hyperlink" Target="http://www.ncbi.nlm.nih.gov/nucleotide/296248921?report=genbank&amp;log$=nucltop&amp;blast_rank=13&amp;RID=SYWFT94Z01R" TargetMode="External"/><Relationship Id="rId75" Type="http://schemas.openxmlformats.org/officeDocument/2006/relationships/hyperlink" Target="http://www.ncbi.nlm.nih.gov/nucleotide/336180901?report=genbank&amp;log$=nucltop&amp;blast_rank=2&amp;RID=SYX88ZH401R" TargetMode="External"/><Relationship Id="rId91" Type="http://schemas.openxmlformats.org/officeDocument/2006/relationships/hyperlink" Target="http://www.ncbi.nlm.nih.gov/nucleotide/511784160?report=genbank&amp;log$=nucltop&amp;blast_rank=2&amp;RID=SYYJSUJ301R" TargetMode="External"/><Relationship Id="rId96" Type="http://schemas.openxmlformats.org/officeDocument/2006/relationships/hyperlink" Target="http://www.ncbi.nlm.nih.gov/nucleotide/345540040?report=genbank&amp;log$=nucltop&amp;blast_rank=3&amp;RID=SYZ1TJG601R" TargetMode="External"/><Relationship Id="rId140" Type="http://schemas.openxmlformats.org/officeDocument/2006/relationships/hyperlink" Target="http://www.ncbi.nlm.nih.gov/nucleotide/359270139?report=genbank&amp;log$=nucltop&amp;blast_rank=3&amp;RID=T0WB7HXV01R" TargetMode="External"/><Relationship Id="rId145" Type="http://schemas.openxmlformats.org/officeDocument/2006/relationships/hyperlink" Target="http://www.ncbi.nlm.nih.gov/nucleotide/541136159?report=genbank&amp;log$=nucltop&amp;blast_rank=6&amp;RID=T0WXYCYS01R" TargetMode="External"/><Relationship Id="rId161" Type="http://schemas.openxmlformats.org/officeDocument/2006/relationships/hyperlink" Target="http://www.ncbi.nlm.nih.gov/nucleotide/170516523?report=genbank&amp;log$=nucltop&amp;blast_rank=5&amp;RID=T10FTVM801R" TargetMode="External"/><Relationship Id="rId166" Type="http://schemas.openxmlformats.org/officeDocument/2006/relationships/hyperlink" Target="http://blast.st-va.ncbi.nlm.nih.gov/Blast.cgi" TargetMode="External"/><Relationship Id="rId182" Type="http://schemas.openxmlformats.org/officeDocument/2006/relationships/hyperlink" Target="http://www.ncbi.nlm.nih.gov/nucleotide/51104867?report=genbank&amp;log$=nucltop&amp;blast_rank=4&amp;RID=T12EX48E01R" TargetMode="External"/><Relationship Id="rId187" Type="http://schemas.openxmlformats.org/officeDocument/2006/relationships/hyperlink" Target="http://www.ncbi.nlm.nih.gov/nucleotide/583832818?report=genbank&amp;log$=nucltop&amp;blast_rank=10&amp;RID=T13M47ZG01R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ncbi.nlm.nih.gov/nucleotide/583832226?report=genbank&amp;log$=nucltop&amp;blast_rank=13&amp;RID=SY76YHYF015" TargetMode="External"/><Relationship Id="rId212" Type="http://schemas.openxmlformats.org/officeDocument/2006/relationships/hyperlink" Target="http://www.ncbi.nlm.nih.gov/nucleotide/289431759?report=genbank&amp;log$=nucltop&amp;blast_rank=23&amp;RID=T19X9WWS01R" TargetMode="External"/><Relationship Id="rId23" Type="http://schemas.openxmlformats.org/officeDocument/2006/relationships/hyperlink" Target="http://www.ncbi.nlm.nih.gov/nucleotide/110810455?report=genbank&amp;log$=nucltop&amp;blast_rank=3&amp;RID=SYC73X2K01R" TargetMode="External"/><Relationship Id="rId28" Type="http://schemas.openxmlformats.org/officeDocument/2006/relationships/hyperlink" Target="http://www.ncbi.nlm.nih.gov/nucleotide/511784186?report=genbank&amp;log$=nucltop&amp;blast_rank=21&amp;RID=SYCNSETZ01R" TargetMode="External"/><Relationship Id="rId49" Type="http://schemas.openxmlformats.org/officeDocument/2006/relationships/hyperlink" Target="http://www.ncbi.nlm.nih.gov/nucleotide/530253039?report=genbank&amp;log$=nucltop&amp;blast_rank=4&amp;RID=SYMRVJTB01R" TargetMode="External"/><Relationship Id="rId114" Type="http://schemas.openxmlformats.org/officeDocument/2006/relationships/hyperlink" Target="http://www.ncbi.nlm.nih.gov/nucleotide/453756721?report=genbank&amp;log$=nucltop&amp;blast_rank=2&amp;RID=SZ0Y4ZMY01R" TargetMode="External"/><Relationship Id="rId119" Type="http://schemas.openxmlformats.org/officeDocument/2006/relationships/hyperlink" Target="http://www.ncbi.nlm.nih.gov/nucleotide/459354688?report=genbank&amp;log$=nucltop&amp;blast_rank=27&amp;RID=SZ418BMS01R" TargetMode="External"/><Relationship Id="rId44" Type="http://schemas.openxmlformats.org/officeDocument/2006/relationships/hyperlink" Target="http://www.ncbi.nlm.nih.gov/nucleotide/308745314?report=genbank&amp;log$=nucltop&amp;blast_rank=3&amp;RID=SYFKEMGJ01R" TargetMode="External"/><Relationship Id="rId60" Type="http://schemas.openxmlformats.org/officeDocument/2006/relationships/hyperlink" Target="http://www.ncbi.nlm.nih.gov/nucleotide/116272326?report=genbank&amp;log$=nucltop&amp;blast_rank=3&amp;RID=SYNX98N301R" TargetMode="External"/><Relationship Id="rId65" Type="http://schemas.openxmlformats.org/officeDocument/2006/relationships/hyperlink" Target="http://www.ncbi.nlm.nih.gov/nucleotide/511784186?report=genbank&amp;log$=nucltop&amp;blast_rank=15&amp;RID=SYPWWSB201R" TargetMode="External"/><Relationship Id="rId81" Type="http://schemas.openxmlformats.org/officeDocument/2006/relationships/hyperlink" Target="http://www.ncbi.nlm.nih.gov/nucleotide/218455080?report=genbank&amp;log$=nucltop&amp;blast_rank=5&amp;RID=SYXH1FAF01R" TargetMode="External"/><Relationship Id="rId86" Type="http://schemas.openxmlformats.org/officeDocument/2006/relationships/hyperlink" Target="http://www.ncbi.nlm.nih.gov/nucleotide/563257367?report=genbank&amp;log$=nucltop&amp;blast_rank=6&amp;RID=SYXZ8W5501R" TargetMode="External"/><Relationship Id="rId130" Type="http://schemas.openxmlformats.org/officeDocument/2006/relationships/hyperlink" Target="http://www.ncbi.nlm.nih.gov/nucleotide/572921232?report=genbank&amp;log$=nucltop&amp;blast_rank=3&amp;RID=SZ5GD53J01R" TargetMode="External"/><Relationship Id="rId135" Type="http://schemas.openxmlformats.org/officeDocument/2006/relationships/hyperlink" Target="http://www.ncbi.nlm.nih.gov/nucleotide/583834866?report=genbank&amp;log$=nucltop&amp;blast_rank=5&amp;RID=T0VT3NR601R" TargetMode="External"/><Relationship Id="rId151" Type="http://schemas.openxmlformats.org/officeDocument/2006/relationships/hyperlink" Target="http://www.ncbi.nlm.nih.gov/nucleotide/197723529?report=genbank&amp;log$=nucltop&amp;blast_rank=9&amp;RID=T0Z50VHG01R" TargetMode="External"/><Relationship Id="rId156" Type="http://schemas.openxmlformats.org/officeDocument/2006/relationships/hyperlink" Target="http://www.ncbi.nlm.nih.gov/nucleotide/396581025?report=genbank&amp;log$=nucltop&amp;blast_rank=7&amp;RID=T0ZW68JR01R" TargetMode="External"/><Relationship Id="rId177" Type="http://schemas.openxmlformats.org/officeDocument/2006/relationships/hyperlink" Target="http://www.ncbi.nlm.nih.gov/nucleotide/387273586?report=genbank&amp;log$=nucltop&amp;blast_rank=3&amp;RID=T11KAUCV01R" TargetMode="External"/><Relationship Id="rId198" Type="http://schemas.openxmlformats.org/officeDocument/2006/relationships/hyperlink" Target="http://www.ncbi.nlm.nih.gov/nucleotide/511488266?report=genbank&amp;log$=nucltop&amp;blast_rank=8&amp;RID=T185MHSS01R" TargetMode="External"/><Relationship Id="rId172" Type="http://schemas.openxmlformats.org/officeDocument/2006/relationships/hyperlink" Target="http://www.ncbi.nlm.nih.gov/nucleotide/218455080?report=genbank&amp;log$=nucltop&amp;blast_rank=5&amp;RID=T1144UEZ01R" TargetMode="External"/><Relationship Id="rId193" Type="http://schemas.openxmlformats.org/officeDocument/2006/relationships/hyperlink" Target="http://www.ncbi.nlm.nih.gov/nucleotide/261871842?report=genbank&amp;log$=nucltop&amp;blast_rank=4&amp;RID=T17FZA4T01R" TargetMode="External"/><Relationship Id="rId202" Type="http://schemas.openxmlformats.org/officeDocument/2006/relationships/hyperlink" Target="http://www.ncbi.nlm.nih.gov/nucleotide/452887918?report=genbank&amp;log$=nucltop&amp;blast_rank=3&amp;RID=T18NZAN201R" TargetMode="External"/><Relationship Id="rId207" Type="http://schemas.openxmlformats.org/officeDocument/2006/relationships/hyperlink" Target="http://www.ncbi.nlm.nih.gov/nucleotide/223929948?report=genbank&amp;log$=nucltop&amp;blast_rank=21&amp;RID=T19BEZCA01R" TargetMode="External"/><Relationship Id="rId13" Type="http://schemas.openxmlformats.org/officeDocument/2006/relationships/hyperlink" Target="http://www.ncbi.nlm.nih.gov/nucleotide/223929953?report=genbank&amp;log$=nucltop&amp;blast_rank=5&amp;RID=SYAVNU1W01R" TargetMode="External"/><Relationship Id="rId18" Type="http://schemas.openxmlformats.org/officeDocument/2006/relationships/hyperlink" Target="http://www.ncbi.nlm.nih.gov/nucleotide/240013010?report=genbank&amp;log$=nucltop&amp;blast_rank=5&amp;RID=SYBN0PAE01R" TargetMode="External"/><Relationship Id="rId39" Type="http://schemas.openxmlformats.org/officeDocument/2006/relationships/hyperlink" Target="http://www.ncbi.nlm.nih.gov/nucleotide/358441414?report=genbank&amp;log$=nucltop&amp;blast_rank=2&amp;RID=SYF343TC01R" TargetMode="External"/><Relationship Id="rId109" Type="http://schemas.openxmlformats.org/officeDocument/2006/relationships/hyperlink" Target="http://www.ncbi.nlm.nih.gov/nucleotide/110666891?report=genbank&amp;log$=nucltop&amp;blast_rank=3&amp;RID=SZ05V9W701R" TargetMode="External"/><Relationship Id="rId34" Type="http://schemas.openxmlformats.org/officeDocument/2006/relationships/hyperlink" Target="http://www.ncbi.nlm.nih.gov/nucleotide/511784068?report=genbank&amp;log$=nucltop&amp;blast_rank=15&amp;RID=SYEJ03TD01R" TargetMode="External"/><Relationship Id="rId50" Type="http://schemas.openxmlformats.org/officeDocument/2006/relationships/hyperlink" Target="http://www.ncbi.nlm.nih.gov/nucleotide/116272342?report=genbank&amp;log$=nucltop&amp;blast_rank=2&amp;RID=SYMVG6Y101R" TargetMode="External"/><Relationship Id="rId55" Type="http://schemas.openxmlformats.org/officeDocument/2006/relationships/hyperlink" Target="http://www.ncbi.nlm.nih.gov/nucleotide/148829213?report=genbank&amp;log$=nucltop&amp;blast_rank=17&amp;RID=SYN9JSXF01R" TargetMode="External"/><Relationship Id="rId76" Type="http://schemas.openxmlformats.org/officeDocument/2006/relationships/hyperlink" Target="http://www.ncbi.nlm.nih.gov/nucleotide/563257370?report=genbank&amp;log$=nucltop&amp;blast_rank=2&amp;RID=SYXBFYSC01R" TargetMode="External"/><Relationship Id="rId97" Type="http://schemas.openxmlformats.org/officeDocument/2006/relationships/hyperlink" Target="http://blast.st-va.ncbi.nlm.nih.gov/Blast.cgi" TargetMode="External"/><Relationship Id="rId104" Type="http://schemas.openxmlformats.org/officeDocument/2006/relationships/hyperlink" Target="http://www.ncbi.nlm.nih.gov/nucleotide/258640202?report=genbank&amp;log$=nucltop&amp;blast_rank=4&amp;RID=SYZH9Z8001R" TargetMode="External"/><Relationship Id="rId120" Type="http://schemas.openxmlformats.org/officeDocument/2006/relationships/hyperlink" Target="http://www.ncbi.nlm.nih.gov/nucleotide/583833080?report=genbank&amp;log$=nucltop&amp;blast_rank=14&amp;RID=SZ47150R01R" TargetMode="External"/><Relationship Id="rId125" Type="http://schemas.openxmlformats.org/officeDocument/2006/relationships/hyperlink" Target="http://www.ncbi.nlm.nih.gov/nucleotide/358441577?report=genbank&amp;log$=nucltop&amp;blast_rank=6&amp;RID=SZ4XN78N01R" TargetMode="External"/><Relationship Id="rId141" Type="http://schemas.openxmlformats.org/officeDocument/2006/relationships/hyperlink" Target="http://www.ncbi.nlm.nih.gov/nucleotide/575503354?report=genbank&amp;log$=nucltop&amp;blast_rank=2&amp;RID=T0VJUD2B01R" TargetMode="External"/><Relationship Id="rId146" Type="http://schemas.openxmlformats.org/officeDocument/2006/relationships/hyperlink" Target="http://www.ncbi.nlm.nih.gov/nucleotide/398802996?report=genbank&amp;log$=nucltop&amp;blast_rank=25&amp;RID=T0X9FH5Z01R" TargetMode="External"/><Relationship Id="rId167" Type="http://schemas.openxmlformats.org/officeDocument/2006/relationships/hyperlink" Target="http://www.ncbi.nlm.nih.gov/nucleotide/387273586?report=genbank&amp;log$=nucltop&amp;blast_rank=2&amp;RID=T11HU98U01R" TargetMode="External"/><Relationship Id="rId188" Type="http://schemas.openxmlformats.org/officeDocument/2006/relationships/hyperlink" Target="http://www.ncbi.nlm.nih.gov/nucleotide/583832818?report=genbank&amp;log$=nucltop&amp;blast_rank=10&amp;RID=T13RE5D201R" TargetMode="External"/><Relationship Id="rId7" Type="http://schemas.openxmlformats.org/officeDocument/2006/relationships/hyperlink" Target="http://www.ncbi.nlm.nih.gov/nucleotide/583832782?report=genbank&amp;log$=nucltop&amp;blast_rank=16&amp;RID=SY8RVEX3014" TargetMode="External"/><Relationship Id="rId71" Type="http://schemas.openxmlformats.org/officeDocument/2006/relationships/hyperlink" Target="http://www.ncbi.nlm.nih.gov/nucleotide/37196537?report=genbank&amp;log$=nucltop&amp;blast_rank=3&amp;RID=SYWXSUPC01R" TargetMode="External"/><Relationship Id="rId92" Type="http://schemas.openxmlformats.org/officeDocument/2006/relationships/hyperlink" Target="http://www.ncbi.nlm.nih.gov/nucleotide/5006397?report=genbank&amp;log$=nucltop&amp;blast_rank=7&amp;RID=SYYP60BF01R" TargetMode="External"/><Relationship Id="rId162" Type="http://schemas.openxmlformats.org/officeDocument/2006/relationships/hyperlink" Target="http://blast.st-va.ncbi.nlm.nih.gov/Blast.cgi" TargetMode="External"/><Relationship Id="rId183" Type="http://schemas.openxmlformats.org/officeDocument/2006/relationships/hyperlink" Target="http://www.ncbi.nlm.nih.gov/nucleotide/206598018?report=genbank&amp;log$=nucltop&amp;blast_rank=6&amp;RID=T13DP1TP01R" TargetMode="External"/><Relationship Id="rId213" Type="http://schemas.openxmlformats.org/officeDocument/2006/relationships/hyperlink" Target="http://www.ncbi.nlm.nih.gov/nucleotide/391883734?report=genbank&amp;log$=nucltop&amp;blast_rank=12&amp;RID=T1A62KZR01R" TargetMode="External"/><Relationship Id="rId2" Type="http://schemas.openxmlformats.org/officeDocument/2006/relationships/styles" Target="styles.xml"/><Relationship Id="rId29" Type="http://schemas.openxmlformats.org/officeDocument/2006/relationships/hyperlink" Target="http://www.ncbi.nlm.nih.gov/nucleotide/511784179?report=genbank&amp;log$=nucltop&amp;blast_rank=22&amp;RID=SYCSNPW501R" TargetMode="External"/><Relationship Id="rId24" Type="http://schemas.openxmlformats.org/officeDocument/2006/relationships/hyperlink" Target="http://www.ncbi.nlm.nih.gov/nucleotide/583832480?report=genbank&amp;log$=nucltop&amp;blast_rank=4&amp;RID=SYCAYHFG01R" TargetMode="External"/><Relationship Id="rId40" Type="http://schemas.openxmlformats.org/officeDocument/2006/relationships/hyperlink" Target="http://www.ncbi.nlm.nih.gov/nucleotide/532165651?report=genbank&amp;log$=nucltop&amp;blast_rank=3&amp;RID=SYF69UMV01R" TargetMode="External"/><Relationship Id="rId45" Type="http://schemas.openxmlformats.org/officeDocument/2006/relationships/hyperlink" Target="http://www.ncbi.nlm.nih.gov/nucleotide/396581025?report=genbank&amp;log$=nucltop&amp;blast_rank=7&amp;RID=SYFP7BJT01R" TargetMode="External"/><Relationship Id="rId66" Type="http://schemas.openxmlformats.org/officeDocument/2006/relationships/hyperlink" Target="http://www.ncbi.nlm.nih.gov/nucleotide/296248921?report=genbank&amp;log$=nucltop&amp;blast_rank=12&amp;RID=SYR241JH01R" TargetMode="External"/><Relationship Id="rId87" Type="http://schemas.openxmlformats.org/officeDocument/2006/relationships/hyperlink" Target="http://www.ncbi.nlm.nih.gov/nucleotide/32127718?report=genbank&amp;log$=nucltop&amp;blast_rank=3&amp;RID=SYY4KW8901R" TargetMode="External"/><Relationship Id="rId110" Type="http://schemas.openxmlformats.org/officeDocument/2006/relationships/hyperlink" Target="http://www.ncbi.nlm.nih.gov/nucleotide/134147771?report=genbank&amp;log$=nucltop&amp;blast_rank=4&amp;RID=SZ0B2EMV01R" TargetMode="External"/><Relationship Id="rId115" Type="http://schemas.openxmlformats.org/officeDocument/2006/relationships/hyperlink" Target="http://blast.st-va.ncbi.nlm.nih.gov/Blast.cgi" TargetMode="External"/><Relationship Id="rId131" Type="http://schemas.openxmlformats.org/officeDocument/2006/relationships/hyperlink" Target="http://www.ncbi.nlm.nih.gov/nucleotide/290760481?report=genbank&amp;log$=nucltop&amp;blast_rank=2&amp;RID=SZ5N5RJB01R" TargetMode="External"/><Relationship Id="rId136" Type="http://schemas.openxmlformats.org/officeDocument/2006/relationships/hyperlink" Target="http://www.ncbi.nlm.nih.gov/nucleotide/583833506?report=genbank&amp;log$=nucltop&amp;blast_rank=5&amp;RID=T0VYY94D01R" TargetMode="External"/><Relationship Id="rId157" Type="http://schemas.openxmlformats.org/officeDocument/2006/relationships/hyperlink" Target="http://www.ncbi.nlm.nih.gov/nucleotide/396581025?report=genbank&amp;log$=nucltop&amp;blast_rank=7&amp;RID=T101RKYE01R" TargetMode="External"/><Relationship Id="rId178" Type="http://schemas.openxmlformats.org/officeDocument/2006/relationships/hyperlink" Target="http://www.ncbi.nlm.nih.gov/nucleotide/307548415?report=genbank&amp;log$=nucltop&amp;blast_rank=2&amp;RID=T11S8ST001R" TargetMode="External"/><Relationship Id="rId61" Type="http://schemas.openxmlformats.org/officeDocument/2006/relationships/hyperlink" Target="http://www.ncbi.nlm.nih.gov/nucleotide/375155508?report=genbank&amp;log$=nucltop&amp;blast_rank=3&amp;RID=SYPC9BHN01R" TargetMode="External"/><Relationship Id="rId82" Type="http://schemas.openxmlformats.org/officeDocument/2006/relationships/hyperlink" Target="http://blast.st-va.ncbi.nlm.nih.gov/Blast.cgi" TargetMode="External"/><Relationship Id="rId152" Type="http://schemas.openxmlformats.org/officeDocument/2006/relationships/hyperlink" Target="http://www.ncbi.nlm.nih.gov/nucleotide/87487501?report=genbank&amp;log$=nucltop&amp;blast_rank=16&amp;RID=T0Z7ZA6G01R" TargetMode="External"/><Relationship Id="rId173" Type="http://schemas.openxmlformats.org/officeDocument/2006/relationships/hyperlink" Target="http://www.ncbi.nlm.nih.gov/nucleotide/583832994?report=genbank&amp;log$=nucltop&amp;blast_rank=6&amp;RID=T14KC28E01R" TargetMode="External"/><Relationship Id="rId194" Type="http://schemas.openxmlformats.org/officeDocument/2006/relationships/hyperlink" Target="http://www.ncbi.nlm.nih.gov/nucleotide/358441414?report=genbank&amp;log$=nucltop&amp;blast_rank=2&amp;RID=T17JZ3EN01R" TargetMode="External"/><Relationship Id="rId199" Type="http://schemas.openxmlformats.org/officeDocument/2006/relationships/hyperlink" Target="http://www.ncbi.nlm.nih.gov/nucleotide/583832923?report=genbank&amp;log$=nucltop&amp;blast_rank=7&amp;RID=T18A2R7P01R" TargetMode="External"/><Relationship Id="rId203" Type="http://schemas.openxmlformats.org/officeDocument/2006/relationships/hyperlink" Target="http://www.ncbi.nlm.nih.gov/nucleotide/156523894?report=genbank&amp;log$=nucltop&amp;blast_rank=2&amp;RID=T18U6EDB01R" TargetMode="External"/><Relationship Id="rId208" Type="http://schemas.openxmlformats.org/officeDocument/2006/relationships/hyperlink" Target="http://blast.st-va.ncbi.nlm.nih.gov/Blast.cgi" TargetMode="External"/><Relationship Id="rId19" Type="http://schemas.openxmlformats.org/officeDocument/2006/relationships/hyperlink" Target="http://www.ncbi.nlm.nih.gov/nucleotide/300394471?report=genbank&amp;log$=nucltop&amp;blast_rank=8&amp;RID=SYBSKMW601R" TargetMode="External"/><Relationship Id="rId14" Type="http://schemas.openxmlformats.org/officeDocument/2006/relationships/hyperlink" Target="http://blast.st-va.ncbi.nlm.nih.gov/Blast.cgi" TargetMode="External"/><Relationship Id="rId30" Type="http://schemas.openxmlformats.org/officeDocument/2006/relationships/hyperlink" Target="http://www.ncbi.nlm.nih.gov/nucleotide/223929948?report=genbank&amp;log$=nucltop&amp;blast_rank=17&amp;RID=SYCVJN2R01R" TargetMode="External"/><Relationship Id="rId35" Type="http://schemas.openxmlformats.org/officeDocument/2006/relationships/hyperlink" Target="http://www.ncbi.nlm.nih.gov/nucleotide/358441577?report=genbank&amp;log$=nucltop&amp;blast_rank=23&amp;RID=SYENT3XE01R" TargetMode="External"/><Relationship Id="rId56" Type="http://schemas.openxmlformats.org/officeDocument/2006/relationships/hyperlink" Target="http://www.ncbi.nlm.nih.gov/nucleotide/632799651?report=genbank&amp;log$=nucltop&amp;blast_rank=2&amp;RID=SYNF9C4M01R" TargetMode="External"/><Relationship Id="rId77" Type="http://schemas.openxmlformats.org/officeDocument/2006/relationships/hyperlink" Target="http://www.ncbi.nlm.nih.gov/nucleotide/194475313?report=genbank&amp;log$=nucltop&amp;blast_rank=6&amp;RID=SYVY7RW101R" TargetMode="External"/><Relationship Id="rId100" Type="http://schemas.openxmlformats.org/officeDocument/2006/relationships/hyperlink" Target="http://www.ncbi.nlm.nih.gov/nucleotide/258640202?report=genbank&amp;log$=nucltop&amp;blast_rank=5&amp;RID=SYZB9AY801R" TargetMode="External"/><Relationship Id="rId105" Type="http://schemas.openxmlformats.org/officeDocument/2006/relationships/hyperlink" Target="http://www.ncbi.nlm.nih.gov/nucleotide/530253155?report=genbank&amp;log$=nucltop&amp;blast_rank=5&amp;RID=SYZT6WU601R" TargetMode="External"/><Relationship Id="rId126" Type="http://schemas.openxmlformats.org/officeDocument/2006/relationships/hyperlink" Target="http://www.ncbi.nlm.nih.gov/nucleotide/166178807?report=genbank&amp;log$=nucltop&amp;blast_rank=6&amp;RID=SZ51RH1201R" TargetMode="External"/><Relationship Id="rId147" Type="http://schemas.openxmlformats.org/officeDocument/2006/relationships/hyperlink" Target="http://blast.st-va.ncbi.nlm.nih.gov/Blast.cgi" TargetMode="External"/><Relationship Id="rId168" Type="http://schemas.openxmlformats.org/officeDocument/2006/relationships/hyperlink" Target="http://www.ncbi.nlm.nih.gov/nucleotide/313482982?report=genbank&amp;log$=nucltop&amp;blast_rank=2&amp;RID=T10Z1J5J01R" TargetMode="External"/><Relationship Id="rId8" Type="http://schemas.openxmlformats.org/officeDocument/2006/relationships/hyperlink" Target="http://www.ncbi.nlm.nih.gov/nucleotide/187961916?report=genbank&amp;log$=nucltop&amp;blast_rank=20&amp;RID=SY8VGAX8014" TargetMode="External"/><Relationship Id="rId51" Type="http://schemas.openxmlformats.org/officeDocument/2006/relationships/hyperlink" Target="http://www.ncbi.nlm.nih.gov/nucleotide/375156380?report=genbank&amp;log$=nucltop&amp;blast_rank=3&amp;RID=SYMYVHNA01R" TargetMode="External"/><Relationship Id="rId72" Type="http://schemas.openxmlformats.org/officeDocument/2006/relationships/hyperlink" Target="http://www.ncbi.nlm.nih.gov/nucleotide/583832298?report=genbank&amp;log$=nucltop&amp;blast_rank=24&amp;RID=SYS298Z401R" TargetMode="External"/><Relationship Id="rId93" Type="http://schemas.openxmlformats.org/officeDocument/2006/relationships/hyperlink" Target="http://www.ncbi.nlm.nih.gov/nucleotide/17221589?report=genbank&amp;log$=nucltop&amp;blast_rank=3&amp;RID=SYYT90Y901R" TargetMode="External"/><Relationship Id="rId98" Type="http://schemas.openxmlformats.org/officeDocument/2006/relationships/hyperlink" Target="http://www.ncbi.nlm.nih.gov/nucleotide/258640202?report=genbank&amp;log$=nucltop&amp;blast_rank=7&amp;RID=SYZ7E04601R" TargetMode="External"/><Relationship Id="rId121" Type="http://schemas.openxmlformats.org/officeDocument/2006/relationships/hyperlink" Target="http://www.ncbi.nlm.nih.gov/nucleotide/398802996?report=genbank&amp;log$=nucltop&amp;blast_rank=30&amp;RID=SZ4CF8FH01R" TargetMode="External"/><Relationship Id="rId142" Type="http://schemas.openxmlformats.org/officeDocument/2006/relationships/hyperlink" Target="http://www.ncbi.nlm.nih.gov/nucleotide/359270139?report=genbank&amp;log$=nucltop&amp;blast_rank=4&amp;RID=T0WNAD4V01R" TargetMode="External"/><Relationship Id="rId163" Type="http://schemas.openxmlformats.org/officeDocument/2006/relationships/hyperlink" Target="http://www.ncbi.nlm.nih.gov/nucleotide/170516523?report=genbank&amp;log$=nucltop&amp;blast_rank=5&amp;RID=T10RK9M601R" TargetMode="External"/><Relationship Id="rId184" Type="http://schemas.openxmlformats.org/officeDocument/2006/relationships/hyperlink" Target="http://www.ncbi.nlm.nih.gov/nucleotide/583833918?report=genbank&amp;log$=nucltop&amp;blast_rank=11&amp;RID=T14RJBJX01R" TargetMode="External"/><Relationship Id="rId189" Type="http://schemas.openxmlformats.org/officeDocument/2006/relationships/hyperlink" Target="http://www.ncbi.nlm.nih.gov/nucleotide/189031489?report=genbank&amp;log$=nucltop&amp;blast_rank=3&amp;RID=T1707TH501R" TargetMode="External"/><Relationship Id="rId3" Type="http://schemas.openxmlformats.org/officeDocument/2006/relationships/settings" Target="settings.xml"/><Relationship Id="rId214" Type="http://schemas.openxmlformats.org/officeDocument/2006/relationships/hyperlink" Target="http://www.ncbi.nlm.nih.gov/nucleotide/358441577?report=genbank&amp;log$=nucltop&amp;blast_rank=15&amp;RID=T1A9MUCS01R" TargetMode="External"/><Relationship Id="rId25" Type="http://schemas.openxmlformats.org/officeDocument/2006/relationships/hyperlink" Target="http://blast.st-va.ncbi.nlm.nih.gov/Blast.cgi" TargetMode="External"/><Relationship Id="rId46" Type="http://schemas.openxmlformats.org/officeDocument/2006/relationships/hyperlink" Target="http://www.ncbi.nlm.nih.gov/nucleotide/170516759?report=genbank&amp;log$=nucltop&amp;blast_rank=20&amp;RID=SYFUB4GV01R" TargetMode="External"/><Relationship Id="rId67" Type="http://schemas.openxmlformats.org/officeDocument/2006/relationships/hyperlink" Target="http://www.ncbi.nlm.nih.gov/nucleotide/532165764?report=genbank&amp;log$=nucltop&amp;blast_rank=2&amp;RID=SYR6556K01R" TargetMode="External"/><Relationship Id="rId116" Type="http://schemas.openxmlformats.org/officeDocument/2006/relationships/hyperlink" Target="http://www.ncbi.nlm.nih.gov/nucleotide/336180917?report=genbank&amp;log$=nucltop&amp;blast_rank=4&amp;RID=SZ1269BM01R" TargetMode="External"/><Relationship Id="rId137" Type="http://schemas.openxmlformats.org/officeDocument/2006/relationships/hyperlink" Target="http://blast.st-va.ncbi.nlm.nih.gov/Blast.cgi" TargetMode="External"/><Relationship Id="rId158" Type="http://schemas.openxmlformats.org/officeDocument/2006/relationships/hyperlink" Target="http://www.ncbi.nlm.nih.gov/nucleotide/92110620?report=genbank&amp;log$=nucltop&amp;blast_rank=5&amp;RID=T103C64U01R" TargetMode="External"/><Relationship Id="rId20" Type="http://schemas.openxmlformats.org/officeDocument/2006/relationships/hyperlink" Target="http://www.ncbi.nlm.nih.gov/nucleotide/511783943?report=genbank&amp;log$=nucltop&amp;blast_rank=5&amp;RID=SYBVVKK901R" TargetMode="External"/><Relationship Id="rId41" Type="http://schemas.openxmlformats.org/officeDocument/2006/relationships/hyperlink" Target="http://www.ncbi.nlm.nih.gov/nucleotide/605052146?report=genbank&amp;log$=nucltop&amp;blast_rank=4&amp;RID=SYFA0SDB01R" TargetMode="External"/><Relationship Id="rId62" Type="http://schemas.openxmlformats.org/officeDocument/2006/relationships/hyperlink" Target="http://www.ncbi.nlm.nih.gov/nucleotide/189031489?report=genbank&amp;log$=nucltop&amp;blast_rank=2&amp;RID=SYPE8NKR01R" TargetMode="External"/><Relationship Id="rId83" Type="http://schemas.openxmlformats.org/officeDocument/2006/relationships/hyperlink" Target="http://www.ncbi.nlm.nih.gov/nucleotide/294959354?report=genbank&amp;log$=nucltop&amp;blast_rank=23&amp;RID=SYXPNZGG01R" TargetMode="External"/><Relationship Id="rId88" Type="http://schemas.openxmlformats.org/officeDocument/2006/relationships/hyperlink" Target="http://www.ncbi.nlm.nih.gov/nucleotide/294959351?report=genbank&amp;log$=nucltop&amp;blast_rank=2&amp;RID=SYY8AHAN01R" TargetMode="External"/><Relationship Id="rId111" Type="http://schemas.openxmlformats.org/officeDocument/2006/relationships/hyperlink" Target="http://www.ncbi.nlm.nih.gov/nucleotide/224466352?report=genbank&amp;log$=nucltop&amp;blast_rank=4&amp;RID=SZ0ERR1R01R" TargetMode="External"/><Relationship Id="rId132" Type="http://schemas.openxmlformats.org/officeDocument/2006/relationships/hyperlink" Target="http://www.ncbi.nlm.nih.gov/nucleotide/61187366?report=genbank&amp;log$=nucltop&amp;blast_rank=11&amp;RID=T0V94ERA01R" TargetMode="External"/><Relationship Id="rId153" Type="http://schemas.openxmlformats.org/officeDocument/2006/relationships/hyperlink" Target="http://www.ncbi.nlm.nih.gov/nucleotide/46402602?report=genbank&amp;log$=nucltop&amp;blast_rank=17&amp;RID=T0ZB6KTC01R" TargetMode="External"/><Relationship Id="rId174" Type="http://schemas.openxmlformats.org/officeDocument/2006/relationships/hyperlink" Target="http://www.ncbi.nlm.nih.gov/nucleotide/480553792?report=genbank&amp;log$=nucltop&amp;blast_rank=8&amp;RID=T14NFSH401R" TargetMode="External"/><Relationship Id="rId179" Type="http://schemas.openxmlformats.org/officeDocument/2006/relationships/hyperlink" Target="http://blast.st-va.ncbi.nlm.nih.gov/Blast.cgi" TargetMode="External"/><Relationship Id="rId195" Type="http://schemas.openxmlformats.org/officeDocument/2006/relationships/hyperlink" Target="http://www.ncbi.nlm.nih.gov/nucleotide/206598018?report=genbank&amp;log$=nucltop&amp;blast_rank=2&amp;RID=T17PJ76A01R" TargetMode="External"/><Relationship Id="rId209" Type="http://schemas.openxmlformats.org/officeDocument/2006/relationships/hyperlink" Target="http://www.ncbi.nlm.nih.gov/nucleotide/296248921?report=genbank&amp;log$=nucltop&amp;blast_rank=11&amp;RID=T19G6NGP01R" TargetMode="External"/><Relationship Id="rId190" Type="http://schemas.openxmlformats.org/officeDocument/2006/relationships/hyperlink" Target="http://www.ncbi.nlm.nih.gov/nucleotide/559098697?report=genbank&amp;log$=nucltop&amp;blast_rank=4&amp;RID=T172ZG6B01R" TargetMode="External"/><Relationship Id="rId204" Type="http://schemas.openxmlformats.org/officeDocument/2006/relationships/hyperlink" Target="http://www.ncbi.nlm.nih.gov/nucleotide/258640202?report=genbank&amp;log$=nucltop&amp;blast_rank=3&amp;RID=T1939PAB01R" TargetMode="External"/><Relationship Id="rId15" Type="http://schemas.openxmlformats.org/officeDocument/2006/relationships/hyperlink" Target="http://www.ncbi.nlm.nih.gov/nucleotide/358441577?report=genbank&amp;log$=nucltop&amp;blast_rank=8&amp;RID=SYB1PWEA01R" TargetMode="External"/><Relationship Id="rId36" Type="http://schemas.openxmlformats.org/officeDocument/2006/relationships/hyperlink" Target="http://www.ncbi.nlm.nih.gov/nucleotide/47776291?report=genbank&amp;log$=nucltop&amp;blast_rank=2&amp;RID=SYESDJGT01R" TargetMode="External"/><Relationship Id="rId57" Type="http://schemas.openxmlformats.org/officeDocument/2006/relationships/hyperlink" Target="http://www.ncbi.nlm.nih.gov/nucleotide/111378236?report=genbank&amp;log$=nucltop&amp;blast_rank=3&amp;RID=SYNJ1V1K01R" TargetMode="External"/><Relationship Id="rId106" Type="http://schemas.openxmlformats.org/officeDocument/2006/relationships/hyperlink" Target="http://www.ncbi.nlm.nih.gov/nucleotide/224466352?report=genbank&amp;log$=nucltop&amp;blast_rank=5&amp;RID=SYZW76UY01R" TargetMode="External"/><Relationship Id="rId127" Type="http://schemas.openxmlformats.org/officeDocument/2006/relationships/hyperlink" Target="http://www.ncbi.nlm.nih.gov/nucleotide/583834866?report=genbank&amp;log$=nucltop&amp;blast_rank=5&amp;RID=SZ568K7M01R" TargetMode="External"/><Relationship Id="rId10" Type="http://schemas.openxmlformats.org/officeDocument/2006/relationships/hyperlink" Target="http://www.ncbi.nlm.nih.gov/nucleotide/359294441?report=genbank&amp;log$=nucltop&amp;blast_rank=26&amp;RID=SYAJN4SD01R" TargetMode="External"/><Relationship Id="rId31" Type="http://schemas.openxmlformats.org/officeDocument/2006/relationships/hyperlink" Target="http://www.ncbi.nlm.nih.gov/nucleotide/62946856?report=genbank&amp;log$=nucltop&amp;blast_rank=4&amp;RID=SYE4VRKW01R" TargetMode="External"/><Relationship Id="rId52" Type="http://schemas.openxmlformats.org/officeDocument/2006/relationships/hyperlink" Target="http://www.ncbi.nlm.nih.gov/nucleotide/530692665?report=genbank&amp;log$=nucltop&amp;blast_rank=4&amp;RID=SYN233S501R" TargetMode="External"/><Relationship Id="rId73" Type="http://schemas.openxmlformats.org/officeDocument/2006/relationships/hyperlink" Target="http://www.ncbi.nlm.nih.gov/nucleotide/584299186?report=genbank&amp;log$=nucltop&amp;blast_rank=2&amp;RID=SYX1R3JV01R" TargetMode="External"/><Relationship Id="rId78" Type="http://schemas.openxmlformats.org/officeDocument/2006/relationships/hyperlink" Target="http://www.ncbi.nlm.nih.gov/nucleotide/194475313?report=genbank&amp;log$=nucltop&amp;blast_rank=5&amp;RID=SYW6JJCF01R" TargetMode="External"/><Relationship Id="rId94" Type="http://schemas.openxmlformats.org/officeDocument/2006/relationships/hyperlink" Target="http://www.ncbi.nlm.nih.gov/nucleotide/336180873?report=genbank&amp;log$=nucltop&amp;blast_rank=2&amp;RID=SYYXZ7MH01R" TargetMode="External"/><Relationship Id="rId99" Type="http://schemas.openxmlformats.org/officeDocument/2006/relationships/hyperlink" Target="http://blast.st-va.ncbi.nlm.nih.gov/Blast.cgi" TargetMode="External"/><Relationship Id="rId101" Type="http://schemas.openxmlformats.org/officeDocument/2006/relationships/hyperlink" Target="http://blast.st-va.ncbi.nlm.nih.gov/Blast.cgi" TargetMode="External"/><Relationship Id="rId122" Type="http://schemas.openxmlformats.org/officeDocument/2006/relationships/hyperlink" Target="http://www.ncbi.nlm.nih.gov/nucleotide/567569737?report=genbank&amp;log$=nucltop&amp;blast_rank=12&amp;RID=SZ4HC7RC01R" TargetMode="External"/><Relationship Id="rId143" Type="http://schemas.openxmlformats.org/officeDocument/2006/relationships/hyperlink" Target="http://www.ncbi.nlm.nih.gov/nucleotide/583834866?report=genbank&amp;log$=nucltop&amp;blast_rank=5&amp;RID=T0WSKYGV01R" TargetMode="External"/><Relationship Id="rId148" Type="http://schemas.openxmlformats.org/officeDocument/2006/relationships/hyperlink" Target="http://www.ncbi.nlm.nih.gov/nucleotide/530253029?report=genbank&amp;log$=nucltop&amp;blast_rank=5&amp;RID=T0YCNUS301R" TargetMode="External"/><Relationship Id="rId164" Type="http://schemas.openxmlformats.org/officeDocument/2006/relationships/hyperlink" Target="http://blast.st-va.ncbi.nlm.nih.gov/Blast.cgi" TargetMode="External"/><Relationship Id="rId169" Type="http://schemas.openxmlformats.org/officeDocument/2006/relationships/hyperlink" Target="http://www.ncbi.nlm.nih.gov/nucleotide/313482982?report=genbank&amp;log$=nucltop&amp;blast_rank=2&amp;RID=T10Z1J5J01R" TargetMode="External"/><Relationship Id="rId185" Type="http://schemas.openxmlformats.org/officeDocument/2006/relationships/hyperlink" Target="http://www.ncbi.nlm.nih.gov/nucleotide/583832994?report=genbank&amp;log$=nucltop&amp;blast_rank=6&amp;RID=T14ET5H601R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cbi.nlm.nih.gov/nucleotide/583832350?report=genbank&amp;log$=nucltop&amp;blast_rank=10&amp;RID=SY97CAXV01R" TargetMode="External"/><Relationship Id="rId180" Type="http://schemas.openxmlformats.org/officeDocument/2006/relationships/hyperlink" Target="http://www.ncbi.nlm.nih.gov/nucleotide/51104867?report=genbank&amp;log$=nucltop&amp;blast_rank=4&amp;RID=T12EX48E01R" TargetMode="External"/><Relationship Id="rId210" Type="http://schemas.openxmlformats.org/officeDocument/2006/relationships/hyperlink" Target="http://www.ncbi.nlm.nih.gov/nucleotide/475644241?report=genbank&amp;log$=nucltop&amp;blast_rank=17&amp;RID=T19MWED701R" TargetMode="External"/><Relationship Id="rId215" Type="http://schemas.openxmlformats.org/officeDocument/2006/relationships/fontTable" Target="fontTable.xml"/><Relationship Id="rId26" Type="http://schemas.openxmlformats.org/officeDocument/2006/relationships/hyperlink" Target="http://www.ncbi.nlm.nih.gov/nucleotide/85002494?report=genbank&amp;log$=nucltop&amp;blast_rank=2&amp;RID=SYCDXBUG01R" TargetMode="External"/><Relationship Id="rId47" Type="http://schemas.openxmlformats.org/officeDocument/2006/relationships/hyperlink" Target="http://www.ncbi.nlm.nih.gov/nucleotide/170516759?report=genbank&amp;log$=nucltop&amp;blast_rank=20&amp;RID=SYFYT92701R" TargetMode="External"/><Relationship Id="rId68" Type="http://schemas.openxmlformats.org/officeDocument/2006/relationships/hyperlink" Target="http://www.ncbi.nlm.nih.gov/nucleotide/375156174?report=genbank&amp;log$=nucltop&amp;blast_rank=3&amp;RID=SYRWFG5H01R" TargetMode="External"/><Relationship Id="rId89" Type="http://schemas.openxmlformats.org/officeDocument/2006/relationships/hyperlink" Target="http://www.ncbi.nlm.nih.gov/nucleotide/51104867?report=genbank&amp;log$=nucltop&amp;blast_rank=4&amp;RID=SYYB88S601R" TargetMode="External"/><Relationship Id="rId112" Type="http://schemas.openxmlformats.org/officeDocument/2006/relationships/hyperlink" Target="http://www.ncbi.nlm.nih.gov/nucleotide/224466352?report=genbank&amp;log$=nucltop&amp;blast_rank=4&amp;RID=SZ0J7WXB01R" TargetMode="External"/><Relationship Id="rId133" Type="http://schemas.openxmlformats.org/officeDocument/2006/relationships/hyperlink" Target="http://www.ncbi.nlm.nih.gov/nucleotide/459256832?report=genbank&amp;log$=nucltop&amp;blast_rank=67&amp;RID=T0VFNBGA01R" TargetMode="External"/><Relationship Id="rId154" Type="http://schemas.openxmlformats.org/officeDocument/2006/relationships/hyperlink" Target="http://www.ncbi.nlm.nih.gov/nucleotide/522358242?report=genbank&amp;log$=nucltop&amp;blast_rank=6&amp;RID=T0ZJT66601R" TargetMode="External"/><Relationship Id="rId175" Type="http://schemas.openxmlformats.org/officeDocument/2006/relationships/hyperlink" Target="http://www.ncbi.nlm.nih.gov/nucleotide/358441415?report=genbank&amp;log$=nucltop&amp;blast_rank=2&amp;RID=T118ME6801R" TargetMode="External"/><Relationship Id="rId196" Type="http://schemas.openxmlformats.org/officeDocument/2006/relationships/hyperlink" Target="http://www.ncbi.nlm.nih.gov/nucleotide/187961890?report=genbank&amp;log$=nucltop&amp;blast_rank=4&amp;RID=T17W2UPA01R" TargetMode="External"/><Relationship Id="rId200" Type="http://schemas.openxmlformats.org/officeDocument/2006/relationships/hyperlink" Target="http://www.ncbi.nlm.nih.gov/nucleotide/583832350?report=genbank&amp;log$=nucltop&amp;blast_rank=9&amp;RID=T18D7UFY01R" TargetMode="External"/><Relationship Id="rId16" Type="http://schemas.openxmlformats.org/officeDocument/2006/relationships/hyperlink" Target="http://www.ncbi.nlm.nih.gov/nucleotide/583831965?report=genbank&amp;log$=nucltop&amp;blast_rank=10&amp;RID=SYBDHSU901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8909</Words>
  <Characters>50787</Characters>
  <Application>Microsoft Office Word</Application>
  <DocSecurity>0</DocSecurity>
  <Lines>423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Zhang</dc:creator>
  <cp:keywords/>
  <dc:description/>
  <cp:lastModifiedBy>Tao Zhang</cp:lastModifiedBy>
  <cp:revision>1</cp:revision>
  <dcterms:created xsi:type="dcterms:W3CDTF">2014-09-04T19:59:00Z</dcterms:created>
  <dcterms:modified xsi:type="dcterms:W3CDTF">2014-09-04T20:00:00Z</dcterms:modified>
</cp:coreProperties>
</file>